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D1602D" w14:textId="77777777" w:rsidR="002A4351" w:rsidRPr="00C860A0" w:rsidRDefault="00D45170" w:rsidP="00CE1995">
      <w:pPr>
        <w:pStyle w:val="Titel"/>
        <w:rPr>
          <w:lang w:val="en-US"/>
        </w:rPr>
      </w:pPr>
      <w:r>
        <w:rPr>
          <w:lang w:val="en-US"/>
        </w:rPr>
        <w:t>Docu - Project 2</w:t>
      </w:r>
    </w:p>
    <w:p w14:paraId="166384ED" w14:textId="77777777" w:rsidR="008B6F7C" w:rsidRDefault="008B6F7C" w:rsidP="008B6F7C">
      <w:pPr>
        <w:rPr>
          <w:lang w:val="en-US" w:eastAsia="de-AT"/>
        </w:rPr>
      </w:pPr>
    </w:p>
    <w:p w14:paraId="02EF4521" w14:textId="77777777" w:rsidR="00D45170" w:rsidRDefault="00D45170" w:rsidP="008B6F7C">
      <w:pPr>
        <w:rPr>
          <w:lang w:val="en-US" w:eastAsia="de-AT"/>
        </w:rPr>
      </w:pPr>
      <w:r>
        <w:rPr>
          <w:lang w:val="en-US" w:eastAsia="de-AT"/>
        </w:rPr>
        <w:t>about my templates:</w:t>
      </w:r>
    </w:p>
    <w:p w14:paraId="303BABFA" w14:textId="77777777" w:rsidR="00D45170" w:rsidRDefault="00D45170" w:rsidP="008B6F7C">
      <w:pPr>
        <w:rPr>
          <w:lang w:val="en-US" w:eastAsia="de-AT"/>
        </w:rPr>
      </w:pPr>
      <w:r>
        <w:rPr>
          <w:lang w:val="en-US" w:eastAsia="de-AT"/>
        </w:rPr>
        <w:t xml:space="preserve">use [Ctrl]+[Shift]+[1-6] to </w:t>
      </w:r>
      <w:r w:rsidR="00D42F6B">
        <w:rPr>
          <w:lang w:val="en-US" w:eastAsia="de-AT"/>
        </w:rPr>
        <w:t>use fonts:</w:t>
      </w:r>
    </w:p>
    <w:p w14:paraId="7C415702" w14:textId="77777777" w:rsidR="00D42F6B" w:rsidRPr="00D42F6B" w:rsidRDefault="00D42F6B" w:rsidP="00D42F6B">
      <w:pPr>
        <w:rPr>
          <w:lang w:val="de-DE" w:eastAsia="de-AT"/>
        </w:rPr>
      </w:pPr>
      <w:r w:rsidRPr="00D42F6B">
        <w:rPr>
          <w:lang w:val="de-DE" w:eastAsia="de-AT"/>
        </w:rPr>
        <w:t>font 1</w:t>
      </w:r>
    </w:p>
    <w:p w14:paraId="71B3D99D" w14:textId="77777777" w:rsidR="00D42F6B" w:rsidRPr="00D42F6B" w:rsidRDefault="00D42F6B" w:rsidP="00D42F6B">
      <w:pPr>
        <w:pStyle w:val="Code"/>
      </w:pPr>
      <w:r>
        <w:t>font 2</w:t>
      </w:r>
    </w:p>
    <w:p w14:paraId="1BB05FD6" w14:textId="77777777" w:rsidR="00D42F6B" w:rsidRPr="00D42F6B" w:rsidRDefault="00D42F6B" w:rsidP="00D42F6B">
      <w:pPr>
        <w:pStyle w:val="berschrift1"/>
        <w:rPr>
          <w:lang w:val="de-DE"/>
        </w:rPr>
      </w:pPr>
      <w:r>
        <w:rPr>
          <w:lang w:val="de-DE"/>
        </w:rPr>
        <w:t>font 3</w:t>
      </w:r>
    </w:p>
    <w:p w14:paraId="58595BB3" w14:textId="77777777" w:rsidR="00D42F6B" w:rsidRPr="00D42F6B" w:rsidRDefault="00D42F6B" w:rsidP="00D42F6B">
      <w:pPr>
        <w:pStyle w:val="berschrift2"/>
        <w:rPr>
          <w:lang w:val="de-DE"/>
        </w:rPr>
      </w:pPr>
      <w:r>
        <w:rPr>
          <w:lang w:val="de-DE"/>
        </w:rPr>
        <w:t>font 4</w:t>
      </w:r>
    </w:p>
    <w:p w14:paraId="771FBC63" w14:textId="77777777" w:rsidR="00D42F6B" w:rsidRPr="00D42F6B" w:rsidRDefault="00D42F6B" w:rsidP="00D42F6B">
      <w:pPr>
        <w:pStyle w:val="berschrift3"/>
        <w:rPr>
          <w:lang w:val="de-DE"/>
        </w:rPr>
      </w:pPr>
      <w:r>
        <w:rPr>
          <w:lang w:val="de-DE"/>
        </w:rPr>
        <w:t>font 5</w:t>
      </w:r>
    </w:p>
    <w:p w14:paraId="178B246B" w14:textId="77777777" w:rsidR="00D42F6B" w:rsidRPr="00D42F6B" w:rsidRDefault="00D42F6B" w:rsidP="00D42F6B">
      <w:pPr>
        <w:pStyle w:val="berschriftformlos"/>
        <w:rPr>
          <w:lang w:val="de-DE"/>
        </w:rPr>
      </w:pPr>
      <w:r w:rsidRPr="00D42F6B">
        <w:rPr>
          <w:lang w:val="de-DE"/>
        </w:rPr>
        <w:t>font 6</w:t>
      </w:r>
    </w:p>
    <w:p w14:paraId="5000D97D" w14:textId="4BEE4BC5" w:rsidR="00D45170" w:rsidRDefault="00D45170" w:rsidP="008B6F7C">
      <w:pPr>
        <w:rPr>
          <w:lang w:val="de-DE" w:eastAsia="de-AT"/>
        </w:rPr>
      </w:pPr>
    </w:p>
    <w:p w14:paraId="0FDDAD9E" w14:textId="4AAE52CA" w:rsidR="00750E68" w:rsidRDefault="00750E68" w:rsidP="008B6F7C">
      <w:pPr>
        <w:rPr>
          <w:lang w:val="de-DE" w:eastAsia="de-AT"/>
        </w:rPr>
      </w:pPr>
      <w:r>
        <w:rPr>
          <w:lang w:val="de-DE" w:eastAsia="de-AT"/>
        </w:rPr>
        <w:t>Here the references:</w:t>
      </w:r>
    </w:p>
    <w:p w14:paraId="1CAAFF54" w14:textId="61CFCE9F" w:rsidR="00750E68" w:rsidRDefault="00750E68" w:rsidP="00750E68">
      <w:pPr>
        <w:pStyle w:val="Listenabsatz"/>
        <w:numPr>
          <w:ilvl w:val="0"/>
          <w:numId w:val="36"/>
        </w:numPr>
        <w:rPr>
          <w:lang w:val="de-DE" w:eastAsia="de-AT"/>
        </w:rPr>
      </w:pPr>
      <w:r>
        <w:rPr>
          <w:lang w:val="de-DE" w:eastAsia="de-AT"/>
        </w:rPr>
        <w:t xml:space="preserve">Lamport: </w:t>
      </w:r>
      <w:r>
        <w:rPr>
          <w:lang w:val="de-DE" w:eastAsia="de-AT"/>
        </w:rPr>
        <w:fldChar w:fldCharType="begin" w:fldLock="1"/>
      </w:r>
      <w:r>
        <w:rPr>
          <w:lang w:val="de-DE"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Pr>
          <w:lang w:val="de-DE" w:eastAsia="de-AT"/>
        </w:rPr>
        <w:fldChar w:fldCharType="separate"/>
      </w:r>
      <w:r w:rsidRPr="00750E68">
        <w:rPr>
          <w:noProof/>
          <w:lang w:val="de-DE" w:eastAsia="de-AT"/>
        </w:rPr>
        <w:t>[1]</w:t>
      </w:r>
      <w:r>
        <w:rPr>
          <w:lang w:val="de-DE" w:eastAsia="de-AT"/>
        </w:rPr>
        <w:fldChar w:fldCharType="end"/>
      </w:r>
    </w:p>
    <w:p w14:paraId="34163D86" w14:textId="1288C599" w:rsidR="00750E68" w:rsidRDefault="00750E68" w:rsidP="00750E68">
      <w:pPr>
        <w:pStyle w:val="Listenabsatz"/>
        <w:numPr>
          <w:ilvl w:val="0"/>
          <w:numId w:val="36"/>
        </w:numPr>
        <w:rPr>
          <w:lang w:val="de-DE" w:eastAsia="de-AT"/>
        </w:rPr>
      </w:pPr>
      <w:r>
        <w:rPr>
          <w:lang w:val="de-DE" w:eastAsia="de-AT"/>
        </w:rPr>
        <w:t xml:space="preserve">Taubenfeld: </w:t>
      </w:r>
      <w:r>
        <w:rPr>
          <w:lang w:val="de-DE" w:eastAsia="de-AT"/>
        </w:rPr>
        <w:fldChar w:fldCharType="begin" w:fldLock="1"/>
      </w:r>
      <w:r>
        <w:rPr>
          <w:lang w:val="de-DE"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Pr>
          <w:lang w:val="de-DE" w:eastAsia="de-AT"/>
        </w:rPr>
        <w:fldChar w:fldCharType="separate"/>
      </w:r>
      <w:r w:rsidRPr="00750E68">
        <w:rPr>
          <w:noProof/>
          <w:lang w:val="de-DE" w:eastAsia="de-AT"/>
        </w:rPr>
        <w:t>[2]</w:t>
      </w:r>
      <w:r>
        <w:rPr>
          <w:lang w:val="de-DE" w:eastAsia="de-AT"/>
        </w:rPr>
        <w:fldChar w:fldCharType="end"/>
      </w:r>
    </w:p>
    <w:p w14:paraId="09E0BCEF" w14:textId="0142D3E0" w:rsidR="00750E68" w:rsidRDefault="00750E68" w:rsidP="00750E68">
      <w:pPr>
        <w:pStyle w:val="Listenabsatz"/>
        <w:numPr>
          <w:ilvl w:val="0"/>
          <w:numId w:val="36"/>
        </w:numPr>
        <w:rPr>
          <w:lang w:val="de-DE" w:eastAsia="de-AT"/>
        </w:rPr>
      </w:pPr>
      <w:r>
        <w:rPr>
          <w:lang w:val="de-DE" w:eastAsia="de-AT"/>
        </w:rPr>
        <w:t xml:space="preserve">Jayanti: </w:t>
      </w:r>
      <w:r>
        <w:rPr>
          <w:lang w:val="de-DE" w:eastAsia="de-AT"/>
        </w:rPr>
        <w:fldChar w:fldCharType="begin" w:fldLock="1"/>
      </w:r>
      <w:r>
        <w:rPr>
          <w:lang w:val="de-DE"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Pr>
          <w:lang w:val="de-DE" w:eastAsia="de-AT"/>
        </w:rPr>
        <w:fldChar w:fldCharType="separate"/>
      </w:r>
      <w:r w:rsidRPr="00750E68">
        <w:rPr>
          <w:noProof/>
          <w:lang w:val="de-DE" w:eastAsia="de-AT"/>
        </w:rPr>
        <w:t>[3]</w:t>
      </w:r>
      <w:r>
        <w:rPr>
          <w:lang w:val="de-DE" w:eastAsia="de-AT"/>
        </w:rPr>
        <w:fldChar w:fldCharType="end"/>
      </w:r>
    </w:p>
    <w:p w14:paraId="3A84AE02" w14:textId="09F105ED" w:rsidR="00750E68" w:rsidRDefault="00750E68" w:rsidP="00750E68">
      <w:pPr>
        <w:pStyle w:val="Listenabsatz"/>
        <w:numPr>
          <w:ilvl w:val="0"/>
          <w:numId w:val="36"/>
        </w:numPr>
        <w:rPr>
          <w:lang w:val="de-DE" w:eastAsia="de-AT"/>
        </w:rPr>
      </w:pPr>
      <w:r>
        <w:rPr>
          <w:lang w:val="de-DE" w:eastAsia="de-AT"/>
        </w:rPr>
        <w:t xml:space="preserve">Aravind: </w:t>
      </w:r>
      <w:r>
        <w:rPr>
          <w:lang w:val="de-DE" w:eastAsia="de-AT"/>
        </w:rPr>
        <w:fldChar w:fldCharType="begin" w:fldLock="1"/>
      </w:r>
      <w:r>
        <w:rPr>
          <w:lang w:val="de-DE"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Pr>
          <w:lang w:val="de-DE" w:eastAsia="de-AT"/>
        </w:rPr>
        <w:fldChar w:fldCharType="separate"/>
      </w:r>
      <w:r w:rsidRPr="00750E68">
        <w:rPr>
          <w:noProof/>
          <w:lang w:val="de-DE" w:eastAsia="de-AT"/>
        </w:rPr>
        <w:t>[4]</w:t>
      </w:r>
      <w:r>
        <w:rPr>
          <w:lang w:val="de-DE" w:eastAsia="de-AT"/>
        </w:rPr>
        <w:fldChar w:fldCharType="end"/>
      </w:r>
    </w:p>
    <w:p w14:paraId="02D083EC" w14:textId="4A667273" w:rsidR="00750E68" w:rsidRDefault="00750E68" w:rsidP="00750E68">
      <w:pPr>
        <w:pStyle w:val="Listenabsatz"/>
        <w:numPr>
          <w:ilvl w:val="0"/>
          <w:numId w:val="36"/>
        </w:numPr>
        <w:rPr>
          <w:lang w:val="de-DE" w:eastAsia="de-AT"/>
        </w:rPr>
      </w:pPr>
      <w:r>
        <w:rPr>
          <w:lang w:val="de-DE" w:eastAsia="de-AT"/>
        </w:rPr>
        <w:t xml:space="preserve">Szymanski: </w:t>
      </w:r>
      <w:r>
        <w:rPr>
          <w:lang w:val="de-DE" w:eastAsia="de-AT"/>
        </w:rPr>
        <w:fldChar w:fldCharType="begin" w:fldLock="1"/>
      </w:r>
      <w:r>
        <w:rPr>
          <w:lang w:val="de-DE" w:eastAsia="de-AT"/>
        </w:rPr>
        <w:instrText>ADDIN CSL_CITATION {"citationItems":[{"id":"ITEM-1","itemData":{"DOI":"10.1145/55364.55425","ISBN":"0897912721","abstract":"A new simple solution to the Lamport's concurrent programming problem is presented. The algorithm uses five distinct values of shared memory per process. The shared values can be stored either in a single variable or in three one-bit boolean variables assigned to each process. The algorithm exhibits strong fairness property by enforcing the linear wait. It can be made immune to two types of errors typical to VLSI chip based multiprocessor systems: process failures and restarts, and read errors occurring during writes. The algorithm requires a small number of writes to shared memory. At most 4×p-</w:instrText>
      </w:r>
      <w:r>
        <w:rPr>
          <w:rFonts w:ascii="Cambria Math" w:hAnsi="Cambria Math" w:cs="Cambria Math"/>
          <w:lang w:val="de-DE" w:eastAsia="de-AT"/>
        </w:rPr>
        <w:instrText>⌊</w:instrText>
      </w:r>
      <w:r>
        <w:rPr>
          <w:lang w:val="de-DE" w:eastAsia="de-AT"/>
        </w:rPr>
        <w:instrText>p/</w:instrText>
      </w:r>
      <w:r>
        <w:rPr>
          <w:rFonts w:ascii="Cambria Math" w:hAnsi="Cambria Math" w:cs="Cambria Math"/>
          <w:lang w:val="de-DE" w:eastAsia="de-AT"/>
        </w:rPr>
        <w:instrText>⌋</w:instrText>
      </w:r>
      <w:r>
        <w:rPr>
          <w:lang w:val="de-DE" w:eastAsia="de-AT"/>
        </w:rPr>
        <w:instrText xml:space="preserve"> writes are needed for p entries to critical section by n competing processes. The algorithm's scheme is similar to that of Morris's solution to the mutual exclusion based on three weak semaphores.","author":[{"dropping-particle":"","family":"Szymanski","given":"Boleslaw K.","non-dropping-particle":"","parse-names":false,"suffix":""}],"container-title":"Proceedings of the International Conference on Supercomputing","id":"ITEM-1","issued":{"date-parts":[["1988"]]},"page":"621-626","title":"A simple solution to Lamport's concurrent programming problem with linear wait","type":"article-journal","volume":"Part F130184"},"uris":["http://www.mendeley.com/documents/?uuid=0f7f3d8c-63e9-4e0a-9ae0-f82d56203608"]}],"mendeley":{"formattedCitation":"[5]","plainTextFormattedCitation":"[5]","previouslyFormattedCitation":"[5]"},"properties":{"noteIndex":0},"schema":"https://github.com/citation-style-language/schema/raw/master/csl-citation.json"}</w:instrText>
      </w:r>
      <w:r>
        <w:rPr>
          <w:lang w:val="de-DE" w:eastAsia="de-AT"/>
        </w:rPr>
        <w:fldChar w:fldCharType="separate"/>
      </w:r>
      <w:r w:rsidRPr="00750E68">
        <w:rPr>
          <w:noProof/>
          <w:lang w:val="de-DE" w:eastAsia="de-AT"/>
        </w:rPr>
        <w:t>[5]</w:t>
      </w:r>
      <w:r>
        <w:rPr>
          <w:lang w:val="de-DE" w:eastAsia="de-AT"/>
        </w:rPr>
        <w:fldChar w:fldCharType="end"/>
      </w:r>
    </w:p>
    <w:p w14:paraId="7A93A493" w14:textId="4CFB8909" w:rsidR="00750E68" w:rsidRDefault="00750E68" w:rsidP="00750E68">
      <w:pPr>
        <w:pStyle w:val="Listenabsatz"/>
        <w:numPr>
          <w:ilvl w:val="0"/>
          <w:numId w:val="36"/>
        </w:numPr>
        <w:rPr>
          <w:lang w:val="de-DE" w:eastAsia="de-AT"/>
        </w:rPr>
      </w:pPr>
      <w:r>
        <w:rPr>
          <w:lang w:val="de-DE" w:eastAsia="de-AT"/>
        </w:rPr>
        <w:t xml:space="preserve">Syncrobench (Gramoli): </w:t>
      </w:r>
      <w:r>
        <w:rPr>
          <w:lang w:val="de-DE" w:eastAsia="de-AT"/>
        </w:rPr>
        <w:fldChar w:fldCharType="begin" w:fldLock="1"/>
      </w:r>
      <w:r>
        <w:rPr>
          <w:lang w:val="de-DE" w:eastAsia="de-AT"/>
        </w:rPr>
        <w:instrText>ADDIN CSL_CITATION {"citationItems":[{"id":"ITEM-1","itemData":{"DOI":"10.1145/2688500.2688501","ISBN":"9781450332057","abstract":"In this paper, we present the most extensive comparison of synchronization techniques. We evaluate 5 different synchronization techniques through a series of 31 data structure algorithms from the recent literature on 3 multicore platforms from Intel, Sun Microsystems and AMD. To this end, we developed in C/C++ and Java a new micro-benchmark suite, called Synchrobench, hence helping the community evaluate new data structures and synchronization techniques. The main conclusion of this evaluation is threefold: (i) although compare-and-swap helps achieving the best performance on multicores, doing so correctly is hard; (ii) optimistic locking offers varying performance results while transactional memory offers more consistent results; and (iii) copy-on-write and read-copy-update suffer more from contention than any other technique but could be combined with others to derive efficient algorithms.","author":[{"dropping-particle":"","family":"Gramoli","given":"Vincent","non-dropping-particle":"","parse-names":false,"suffix":""}],"container-title":"Proceedings of the ACM SIGPLAN Symposium on Principles and Practice of Parallel Programming, PPOPP","id":"ITEM-1","issued":{"date-parts":[["2015"]]},"page":"1-10","title":"More than you ever wanted to know about synchronization: Synchrobench, measuring the impact of the synchronization on concurrent algorithms","type":"article-journal","volume":"2015-January"},"uris":["http://www.mendeley.com/documents/?uuid=ea7446db-831c-4a24-bebd-cd28de81ec02"]}],"mendeley":{"formattedCitation":"[6]","plainTextFormattedCitation":"[6]"},"properties":{"noteIndex":0},"schema":"https://github.com/citation-style-language/schema/raw/master/csl-citation.json"}</w:instrText>
      </w:r>
      <w:r>
        <w:rPr>
          <w:lang w:val="de-DE" w:eastAsia="de-AT"/>
        </w:rPr>
        <w:fldChar w:fldCharType="separate"/>
      </w:r>
      <w:r w:rsidRPr="00750E68">
        <w:rPr>
          <w:noProof/>
          <w:lang w:val="de-DE" w:eastAsia="de-AT"/>
        </w:rPr>
        <w:t>[6]</w:t>
      </w:r>
      <w:r>
        <w:rPr>
          <w:lang w:val="de-DE" w:eastAsia="de-AT"/>
        </w:rPr>
        <w:fldChar w:fldCharType="end"/>
      </w:r>
      <w:r>
        <w:rPr>
          <w:lang w:val="de-DE" w:eastAsia="de-AT"/>
        </w:rPr>
        <w:t xml:space="preserve"> </w:t>
      </w:r>
    </w:p>
    <w:p w14:paraId="1F494E8E" w14:textId="4BB9B7D1" w:rsidR="00750E68" w:rsidRPr="00750E68" w:rsidRDefault="00750E68" w:rsidP="00750E68">
      <w:pPr>
        <w:rPr>
          <w:lang w:val="en-US" w:eastAsia="de-AT"/>
        </w:rPr>
      </w:pPr>
      <w:r w:rsidRPr="00750E68">
        <w:rPr>
          <w:lang w:val="en-US" w:eastAsia="de-AT"/>
        </w:rPr>
        <w:t>I use Mendeley as m</w:t>
      </w:r>
      <w:r>
        <w:rPr>
          <w:lang w:val="en-US" w:eastAsia="de-AT"/>
        </w:rPr>
        <w:t>y Reference</w:t>
      </w:r>
      <w:r>
        <w:rPr>
          <w:lang w:val="en-US" w:eastAsia="de-AT"/>
        </w:rPr>
        <w:t>/Bibliography</w:t>
      </w:r>
      <w:r>
        <w:rPr>
          <w:lang w:val="en-US" w:eastAsia="de-AT"/>
        </w:rPr>
        <w:t xml:space="preserve"> Manager and the Word Plugin to insert Citations. I added all the papers so you can just copy paste the citation (if you don’t use Mendeley yourself).  Bibliography is at the end</w:t>
      </w:r>
    </w:p>
    <w:p w14:paraId="4BA4683A" w14:textId="77777777" w:rsidR="00D45170" w:rsidRDefault="00D45170" w:rsidP="00D45170">
      <w:pPr>
        <w:pStyle w:val="berschrift1"/>
        <w:rPr>
          <w:lang w:val="en-US"/>
        </w:rPr>
      </w:pPr>
      <w:r>
        <w:rPr>
          <w:lang w:val="en-US"/>
        </w:rPr>
        <w:t>Main</w:t>
      </w:r>
    </w:p>
    <w:p w14:paraId="7D3F4E69" w14:textId="77777777" w:rsidR="00D45170" w:rsidRDefault="00D45170" w:rsidP="008B6F7C">
      <w:pPr>
        <w:rPr>
          <w:lang w:val="en-US" w:eastAsia="de-AT"/>
        </w:rPr>
      </w:pPr>
    </w:p>
    <w:p w14:paraId="00B00E15" w14:textId="77777777" w:rsidR="00D45170" w:rsidRDefault="00D45170" w:rsidP="00D45170">
      <w:pPr>
        <w:pStyle w:val="berschriftformlos"/>
        <w:rPr>
          <w:lang w:val="en-US"/>
        </w:rPr>
      </w:pPr>
      <w:r>
        <w:rPr>
          <w:lang w:val="en-US"/>
        </w:rPr>
        <w:t>do_some_work()</w:t>
      </w:r>
    </w:p>
    <w:p w14:paraId="7D18D986" w14:textId="77777777" w:rsidR="00D45170" w:rsidRDefault="00D45170" w:rsidP="008B6F7C">
      <w:pPr>
        <w:rPr>
          <w:lang w:val="en-US" w:eastAsia="de-AT"/>
        </w:rPr>
      </w:pPr>
      <w:r w:rsidRPr="00D45170">
        <w:rPr>
          <w:highlight w:val="yellow"/>
          <w:lang w:val="en-US" w:eastAsia="de-AT"/>
        </w:rPr>
        <w:t>WIP</w:t>
      </w:r>
    </w:p>
    <w:p w14:paraId="3D5DD5BA" w14:textId="77777777" w:rsidR="00D45170" w:rsidRDefault="00D45170" w:rsidP="00D45170">
      <w:pPr>
        <w:pStyle w:val="berschriftformlos"/>
        <w:rPr>
          <w:lang w:val="en-US"/>
        </w:rPr>
      </w:pPr>
      <w:r>
        <w:rPr>
          <w:lang w:val="en-US"/>
        </w:rPr>
        <w:t>test_mutex()</w:t>
      </w:r>
    </w:p>
    <w:p w14:paraId="53DD231A" w14:textId="77777777" w:rsidR="00D42F6B" w:rsidRPr="00D42F6B" w:rsidRDefault="00D42F6B" w:rsidP="00D42F6B">
      <w:pPr>
        <w:rPr>
          <w:lang w:val="en-US" w:eastAsia="de-AT"/>
        </w:rPr>
      </w:pPr>
      <w:r w:rsidRPr="00D42F6B">
        <w:rPr>
          <w:highlight w:val="yellow"/>
          <w:lang w:val="en-US" w:eastAsia="de-AT"/>
        </w:rPr>
        <w:t>write about random workload</w:t>
      </w:r>
    </w:p>
    <w:p w14:paraId="659870D0" w14:textId="77777777" w:rsidR="00D45170" w:rsidRDefault="00D45170" w:rsidP="008B6F7C">
      <w:pPr>
        <w:rPr>
          <w:lang w:val="en-US" w:eastAsia="de-AT"/>
        </w:rPr>
      </w:pPr>
      <w:r>
        <w:rPr>
          <w:lang w:val="en-US" w:eastAsia="de-AT"/>
        </w:rPr>
        <w:t>this will test mutual exclusion of a passed DW_Lock object with given parameters</w:t>
      </w:r>
      <w:r w:rsidR="00D42F6B">
        <w:rPr>
          <w:lang w:val="en-US" w:eastAsia="de-AT"/>
        </w:rPr>
        <w:t xml:space="preserve"> </w:t>
      </w:r>
      <w:r w:rsidR="00D42F6B" w:rsidRPr="00D42F6B">
        <w:rPr>
          <w:highlight w:val="yellow"/>
          <w:lang w:val="en-US" w:eastAsia="de-AT"/>
        </w:rPr>
        <w:t>(more detail)</w:t>
      </w:r>
    </w:p>
    <w:p w14:paraId="242CC9A2" w14:textId="77777777" w:rsidR="00D45170" w:rsidRDefault="00D45170" w:rsidP="008B6F7C">
      <w:pPr>
        <w:rPr>
          <w:lang w:val="en-US" w:eastAsia="de-AT"/>
        </w:rPr>
      </w:pPr>
      <w:r>
        <w:rPr>
          <w:lang w:val="en-US" w:eastAsia="de-AT"/>
        </w:rPr>
        <w:lastRenderedPageBreak/>
        <w:t xml:space="preserve">The idea is to log the events of threads entering the critical section and threads leaving the CS. Mutual exclusion holds true, if every entering event is followed by a leaving event. I.e. no entering event is immediately followed by another entering event. </w:t>
      </w:r>
    </w:p>
    <w:p w14:paraId="65401F2B" w14:textId="77777777" w:rsidR="00D45170" w:rsidRDefault="00D45170" w:rsidP="008B6F7C">
      <w:pPr>
        <w:rPr>
          <w:lang w:val="en-US" w:eastAsia="de-AT"/>
        </w:rPr>
      </w:pPr>
    </w:p>
    <w:p w14:paraId="67F8B439" w14:textId="77777777" w:rsidR="00D45170" w:rsidRDefault="00D45170" w:rsidP="00D45170">
      <w:pPr>
        <w:pStyle w:val="berschriftformlos"/>
        <w:rPr>
          <w:lang w:val="en-US"/>
        </w:rPr>
      </w:pPr>
      <w:r>
        <w:rPr>
          <w:lang w:val="en-US"/>
        </w:rPr>
        <w:t>test_fcfs()</w:t>
      </w:r>
    </w:p>
    <w:p w14:paraId="4B26D55C" w14:textId="77777777" w:rsidR="00D42F6B" w:rsidRPr="00D42F6B" w:rsidRDefault="00D42F6B" w:rsidP="00D42F6B">
      <w:pPr>
        <w:rPr>
          <w:lang w:val="en-US" w:eastAsia="de-AT"/>
        </w:rPr>
      </w:pPr>
      <w:r w:rsidRPr="00D42F6B">
        <w:rPr>
          <w:highlight w:val="yellow"/>
          <w:lang w:val="en-US" w:eastAsia="de-AT"/>
        </w:rPr>
        <w:t>write about random workload</w:t>
      </w:r>
    </w:p>
    <w:p w14:paraId="2BD3FE6B" w14:textId="77777777" w:rsidR="00D45170" w:rsidRDefault="00D45170" w:rsidP="00D45170">
      <w:pPr>
        <w:rPr>
          <w:lang w:val="en-US" w:eastAsia="de-AT"/>
        </w:rPr>
      </w:pPr>
      <w:r>
        <w:rPr>
          <w:lang w:val="en-US" w:eastAsia="de-AT"/>
        </w:rPr>
        <w:t>this will test first-come-first-served of a passed DW_Lock object with given parameters.</w:t>
      </w:r>
      <w:r w:rsidR="00D42F6B">
        <w:rPr>
          <w:lang w:val="en-US" w:eastAsia="de-AT"/>
        </w:rPr>
        <w:t xml:space="preserve"> </w:t>
      </w:r>
      <w:r w:rsidR="00D42F6B" w:rsidRPr="00D42F6B">
        <w:rPr>
          <w:highlight w:val="yellow"/>
          <w:lang w:val="en-US" w:eastAsia="de-AT"/>
        </w:rPr>
        <w:t>(more detail)</w:t>
      </w:r>
    </w:p>
    <w:p w14:paraId="7ED41A18" w14:textId="77777777" w:rsidR="00D45170" w:rsidRDefault="00D45170" w:rsidP="00D45170">
      <w:pPr>
        <w:rPr>
          <w:lang w:val="en-US" w:eastAsia="de-AT"/>
        </w:rPr>
      </w:pPr>
      <w:r>
        <w:rPr>
          <w:lang w:val="en-US" w:eastAsia="de-AT"/>
        </w:rPr>
        <w:t xml:space="preserve">At the moment this is done by making the doorway section mutually exclusive. But this will have to change. </w:t>
      </w:r>
    </w:p>
    <w:p w14:paraId="29FA1902" w14:textId="77777777" w:rsidR="00D45170" w:rsidRDefault="00D45170" w:rsidP="008B6F7C">
      <w:pPr>
        <w:rPr>
          <w:lang w:val="en-US" w:eastAsia="de-AT"/>
        </w:rPr>
      </w:pPr>
      <w:r>
        <w:rPr>
          <w:lang w:val="en-US" w:eastAsia="de-AT"/>
        </w:rPr>
        <w:t>The idea is to write an array, that keeps track of the sequence in which threads complete the doorway and another array that keeps track of threads acquiring the lock. FCFS holds true if these arrays are identical.</w:t>
      </w:r>
    </w:p>
    <w:p w14:paraId="7A9E392A" w14:textId="77777777" w:rsidR="00D45170" w:rsidRDefault="00D45170" w:rsidP="008B6F7C">
      <w:pPr>
        <w:rPr>
          <w:lang w:val="en-US" w:eastAsia="de-AT"/>
        </w:rPr>
      </w:pPr>
    </w:p>
    <w:p w14:paraId="2303FF7D" w14:textId="77777777" w:rsidR="00D45170" w:rsidRDefault="00D45170" w:rsidP="00D45170">
      <w:pPr>
        <w:pStyle w:val="berschriftformlos"/>
        <w:rPr>
          <w:lang w:val="en-US"/>
        </w:rPr>
      </w:pPr>
      <w:r>
        <w:rPr>
          <w:lang w:val="en-US"/>
        </w:rPr>
        <w:t>main()</w:t>
      </w:r>
    </w:p>
    <w:p w14:paraId="6B6D225E" w14:textId="77777777" w:rsidR="00D42F6B" w:rsidRDefault="00D42F6B" w:rsidP="008B6F7C">
      <w:pPr>
        <w:rPr>
          <w:lang w:val="en-US" w:eastAsia="de-AT"/>
        </w:rPr>
      </w:pPr>
      <w:r w:rsidRPr="00D42F6B">
        <w:rPr>
          <w:highlight w:val="yellow"/>
          <w:lang w:val="en-US" w:eastAsia="de-AT"/>
        </w:rPr>
        <w:t>write about initialization</w:t>
      </w:r>
    </w:p>
    <w:p w14:paraId="54CC66AF" w14:textId="77777777" w:rsidR="00D42F6B" w:rsidRDefault="00D42F6B" w:rsidP="00D42F6B">
      <w:pPr>
        <w:rPr>
          <w:lang w:val="en-US" w:eastAsia="de-AT"/>
        </w:rPr>
      </w:pPr>
      <w:r>
        <w:rPr>
          <w:lang w:val="en-US" w:eastAsia="de-AT"/>
        </w:rPr>
        <w:t>An instance of one of the lock classes is created.</w:t>
      </w:r>
    </w:p>
    <w:p w14:paraId="408C2F33" w14:textId="77777777" w:rsidR="00D42F6B" w:rsidRDefault="00D42F6B" w:rsidP="00D42F6B">
      <w:pPr>
        <w:rPr>
          <w:lang w:val="en-US" w:eastAsia="de-AT"/>
        </w:rPr>
      </w:pPr>
      <w:r>
        <w:rPr>
          <w:lang w:val="en-US" w:eastAsia="de-AT"/>
        </w:rPr>
        <w:t>The lock object is then passed to one or more testing functions.</w:t>
      </w:r>
    </w:p>
    <w:p w14:paraId="5CFB9962" w14:textId="77777777" w:rsidR="00D42F6B" w:rsidRDefault="00426393" w:rsidP="00426393">
      <w:pPr>
        <w:pStyle w:val="berschrift1"/>
        <w:rPr>
          <w:lang w:val="en-US"/>
        </w:rPr>
      </w:pPr>
      <w:r>
        <w:rPr>
          <w:lang w:val="en-US"/>
        </w:rPr>
        <w:t>record_event_log</w:t>
      </w:r>
    </w:p>
    <w:p w14:paraId="3B3826FC" w14:textId="77777777" w:rsidR="00D42F6B" w:rsidRDefault="00426393" w:rsidP="00D42F6B">
      <w:pPr>
        <w:rPr>
          <w:lang w:val="en-US" w:eastAsia="de-AT"/>
        </w:rPr>
      </w:pPr>
      <w:r>
        <w:rPr>
          <w:lang w:val="en-US" w:eastAsia="de-AT"/>
        </w:rPr>
        <w:t>this runs the test and records the relevant events in an array</w:t>
      </w:r>
    </w:p>
    <w:p w14:paraId="743C57FA" w14:textId="77777777" w:rsidR="00426393" w:rsidRDefault="00426393" w:rsidP="00D42F6B">
      <w:pPr>
        <w:rPr>
          <w:lang w:val="en-US" w:eastAsia="de-AT"/>
        </w:rPr>
      </w:pPr>
      <w:r>
        <w:rPr>
          <w:lang w:val="en-US" w:eastAsia="de-AT"/>
        </w:rPr>
        <w:t>one global atomic counter is used</w:t>
      </w:r>
    </w:p>
    <w:p w14:paraId="4A080822" w14:textId="77777777" w:rsidR="00426393" w:rsidRDefault="00426393" w:rsidP="00D42F6B">
      <w:pPr>
        <w:rPr>
          <w:lang w:val="en-US" w:eastAsia="de-AT"/>
        </w:rPr>
      </w:pPr>
      <w:r>
        <w:rPr>
          <w:lang w:val="en-US" w:eastAsia="de-AT"/>
        </w:rPr>
        <w:t>Threads are sent through the lock and try to acquire it for a fixed number of times. Thread local arrays are recorded</w:t>
      </w:r>
    </w:p>
    <w:p w14:paraId="312CD300" w14:textId="77777777" w:rsidR="00426393" w:rsidRDefault="00426393" w:rsidP="00D42F6B">
      <w:pPr>
        <w:rPr>
          <w:lang w:val="en-US" w:eastAsia="de-AT"/>
        </w:rPr>
      </w:pPr>
      <w:r>
        <w:rPr>
          <w:lang w:val="en-US" w:eastAsia="de-AT"/>
        </w:rPr>
        <w:t>after the test finished, threads assemble the global event log from their thread local event logs.</w:t>
      </w:r>
    </w:p>
    <w:p w14:paraId="1FA767E4" w14:textId="77777777" w:rsidR="00426393" w:rsidRDefault="00426393" w:rsidP="00426393">
      <w:pPr>
        <w:pStyle w:val="berschrift2"/>
        <w:rPr>
          <w:lang w:val="en-US"/>
        </w:rPr>
      </w:pPr>
      <w:r>
        <w:rPr>
          <w:lang w:val="en-US"/>
        </w:rPr>
        <w:t>Events</w:t>
      </w:r>
    </w:p>
    <w:p w14:paraId="744954D7" w14:textId="77777777" w:rsidR="00426393" w:rsidRDefault="00426393" w:rsidP="00D42F6B">
      <w:pPr>
        <w:rPr>
          <w:lang w:val="en-US" w:eastAsia="de-AT"/>
        </w:rPr>
      </w:pPr>
      <w:r>
        <w:rPr>
          <w:lang w:val="en-US" w:eastAsia="de-AT"/>
        </w:rPr>
        <w:t>Four types of events are being recorded</w:t>
      </w:r>
    </w:p>
    <w:p w14:paraId="3C48B318" w14:textId="77777777" w:rsidR="00426393" w:rsidRDefault="00426393" w:rsidP="00D42F6B">
      <w:pPr>
        <w:rPr>
          <w:lang w:val="en-US" w:eastAsia="de-AT"/>
        </w:rPr>
      </w:pPr>
      <w:r>
        <w:rPr>
          <w:lang w:val="en-US" w:eastAsia="de-AT"/>
        </w:rPr>
        <w:t>1. being about to begin the doorway</w:t>
      </w:r>
    </w:p>
    <w:p w14:paraId="4C0B6447" w14:textId="77777777" w:rsidR="00426393" w:rsidRDefault="00426393" w:rsidP="00D42F6B">
      <w:pPr>
        <w:rPr>
          <w:lang w:val="en-US" w:eastAsia="de-AT"/>
        </w:rPr>
      </w:pPr>
      <w:r>
        <w:rPr>
          <w:lang w:val="en-US" w:eastAsia="de-AT"/>
        </w:rPr>
        <w:t>2. having just finished the doorway</w:t>
      </w:r>
    </w:p>
    <w:p w14:paraId="6C12D959" w14:textId="77777777" w:rsidR="00426393" w:rsidRDefault="00426393" w:rsidP="00D42F6B">
      <w:pPr>
        <w:rPr>
          <w:lang w:val="en-US" w:eastAsia="de-AT"/>
        </w:rPr>
      </w:pPr>
      <w:r>
        <w:rPr>
          <w:lang w:val="en-US" w:eastAsia="de-AT"/>
        </w:rPr>
        <w:t>3. having just acquired the lock</w:t>
      </w:r>
    </w:p>
    <w:p w14:paraId="2A291834" w14:textId="77777777" w:rsidR="00426393" w:rsidRDefault="00426393" w:rsidP="00D42F6B">
      <w:pPr>
        <w:rPr>
          <w:lang w:val="en-US" w:eastAsia="de-AT"/>
        </w:rPr>
      </w:pPr>
      <w:r>
        <w:rPr>
          <w:lang w:val="en-US" w:eastAsia="de-AT"/>
        </w:rPr>
        <w:t>4. being about to unlock</w:t>
      </w:r>
    </w:p>
    <w:p w14:paraId="059259E3" w14:textId="77777777" w:rsidR="00426393" w:rsidRDefault="00426393" w:rsidP="00426393">
      <w:pPr>
        <w:pStyle w:val="berschrift3"/>
        <w:rPr>
          <w:lang w:val="en-US"/>
        </w:rPr>
      </w:pPr>
      <w:r>
        <w:rPr>
          <w:lang w:val="en-US"/>
        </w:rPr>
        <w:t>Inaccuracies</w:t>
      </w:r>
    </w:p>
    <w:p w14:paraId="5A8F0885" w14:textId="77777777" w:rsidR="00426393" w:rsidRDefault="00426393" w:rsidP="00D42F6B">
      <w:pPr>
        <w:rPr>
          <w:lang w:val="en-US" w:eastAsia="de-AT"/>
        </w:rPr>
      </w:pPr>
      <w:r>
        <w:rPr>
          <w:lang w:val="en-US" w:eastAsia="de-AT"/>
        </w:rPr>
        <w:t xml:space="preserve">There is a certain inaccuracy, when recording these events. In between a thread, acquiring the lock and noting that it has just acquired the lock, other threads can record events. In the this section the consequences of these </w:t>
      </w:r>
      <w:r w:rsidR="00B775DD">
        <w:rPr>
          <w:lang w:val="en-US" w:eastAsia="de-AT"/>
        </w:rPr>
        <w:t>in</w:t>
      </w:r>
      <w:r>
        <w:rPr>
          <w:lang w:val="en-US" w:eastAsia="de-AT"/>
        </w:rPr>
        <w:t>accuracies are being discussed.</w:t>
      </w:r>
    </w:p>
    <w:p w14:paraId="3C46B2DA" w14:textId="77777777" w:rsidR="00B775DD" w:rsidRDefault="00B775DD" w:rsidP="00D42F6B">
      <w:pPr>
        <w:rPr>
          <w:lang w:val="en-US" w:eastAsia="de-AT"/>
        </w:rPr>
      </w:pPr>
      <w:r>
        <w:rPr>
          <w:lang w:val="en-US" w:eastAsia="de-AT"/>
        </w:rPr>
        <w:lastRenderedPageBreak/>
        <w:t>The method of this discussion:</w:t>
      </w:r>
    </w:p>
    <w:p w14:paraId="7F483B8B" w14:textId="77777777" w:rsidR="00B775DD" w:rsidRDefault="00B775DD" w:rsidP="00D42F6B">
      <w:pPr>
        <w:rPr>
          <w:lang w:val="en-US" w:eastAsia="de-AT"/>
        </w:rPr>
      </w:pPr>
      <w:r>
        <w:rPr>
          <w:lang w:val="en-US" w:eastAsia="de-AT"/>
        </w:rPr>
        <w:t xml:space="preserve">there is a condition based on the sequence of events. </w:t>
      </w:r>
    </w:p>
    <w:p w14:paraId="11214859" w14:textId="77777777" w:rsidR="00B775DD" w:rsidRDefault="00B775DD" w:rsidP="00D42F6B">
      <w:pPr>
        <w:rPr>
          <w:lang w:val="en-US" w:eastAsia="de-AT"/>
        </w:rPr>
      </w:pPr>
      <w:r>
        <w:rPr>
          <w:lang w:val="en-US" w:eastAsia="de-AT"/>
        </w:rPr>
        <w:t xml:space="preserve">There is a noted sequence of events and a real sequence of events. </w:t>
      </w:r>
    </w:p>
    <w:p w14:paraId="44E133C2" w14:textId="77777777" w:rsidR="00B775DD" w:rsidRDefault="00B775DD" w:rsidP="00D42F6B">
      <w:pPr>
        <w:rPr>
          <w:lang w:val="en-US" w:eastAsia="de-AT"/>
        </w:rPr>
      </w:pPr>
      <w:r>
        <w:rPr>
          <w:lang w:val="en-US" w:eastAsia="de-AT"/>
        </w:rPr>
        <w:t xml:space="preserve">The inaccuracy causes a difference between these sequences. </w:t>
      </w:r>
    </w:p>
    <w:p w14:paraId="0E8B6083" w14:textId="77777777" w:rsidR="00E232AF" w:rsidRDefault="00B775DD" w:rsidP="00D42F6B">
      <w:pPr>
        <w:rPr>
          <w:lang w:val="en-US" w:eastAsia="de-AT"/>
        </w:rPr>
      </w:pPr>
      <w:r>
        <w:rPr>
          <w:lang w:val="en-US" w:eastAsia="de-AT"/>
        </w:rPr>
        <w:t xml:space="preserve">Here it is discussed, whether the condition becomes stronger </w:t>
      </w:r>
      <w:r w:rsidR="00E232AF">
        <w:rPr>
          <w:lang w:val="en-US" w:eastAsia="de-AT"/>
        </w:rPr>
        <w:t xml:space="preserve">or </w:t>
      </w:r>
      <w:r>
        <w:rPr>
          <w:lang w:val="en-US" w:eastAsia="de-AT"/>
        </w:rPr>
        <w:t>weaker</w:t>
      </w:r>
      <w:r w:rsidR="00E232AF">
        <w:rPr>
          <w:lang w:val="en-US" w:eastAsia="de-AT"/>
        </w:rPr>
        <w:t>. If it becomes stronger this can cause false positives when checking for violations of the property. If the condition becomes weaker it is possible that violations of the property are not found.</w:t>
      </w:r>
    </w:p>
    <w:p w14:paraId="14023C90" w14:textId="77777777" w:rsidR="00B775DD" w:rsidRDefault="00B775DD" w:rsidP="00D42F6B">
      <w:pPr>
        <w:rPr>
          <w:lang w:val="en-US" w:eastAsia="de-AT"/>
        </w:rPr>
      </w:pPr>
    </w:p>
    <w:p w14:paraId="34DA11EB" w14:textId="77777777" w:rsidR="00426393" w:rsidRDefault="00426393" w:rsidP="0087793A">
      <w:pPr>
        <w:pStyle w:val="berschriftformlos"/>
        <w:rPr>
          <w:lang w:val="en-US"/>
        </w:rPr>
      </w:pPr>
      <w:r>
        <w:rPr>
          <w:lang w:val="en-US"/>
        </w:rPr>
        <w:t>(1) begin</w:t>
      </w:r>
    </w:p>
    <w:p w14:paraId="2CEE214A" w14:textId="77777777" w:rsidR="00426393" w:rsidRDefault="00426393" w:rsidP="00D42F6B">
      <w:pPr>
        <w:rPr>
          <w:lang w:val="en-US" w:eastAsia="de-AT"/>
        </w:rPr>
      </w:pPr>
      <w:r>
        <w:rPr>
          <w:lang w:val="en-US" w:eastAsia="de-AT"/>
        </w:rPr>
        <w:t>A thread</w:t>
      </w:r>
      <w:r w:rsidR="00B775DD">
        <w:rPr>
          <w:lang w:val="en-US" w:eastAsia="de-AT"/>
        </w:rPr>
        <w:t xml:space="preserve"> </w:t>
      </w:r>
      <m:oMath>
        <m:r>
          <w:rPr>
            <w:rFonts w:ascii="Cambria Math" w:hAnsi="Cambria Math"/>
            <w:lang w:val="en-US" w:eastAsia="de-AT"/>
          </w:rPr>
          <m:t>A</m:t>
        </m:r>
      </m:oMath>
      <w:r>
        <w:rPr>
          <w:lang w:val="en-US" w:eastAsia="de-AT"/>
        </w:rPr>
        <w:t xml:space="preserve"> notes, that it is about to begin its doorway.</w:t>
      </w:r>
      <w:r w:rsidR="00B775DD">
        <w:rPr>
          <w:lang w:val="en-US" w:eastAsia="de-AT"/>
        </w:rPr>
        <w:t xml:space="preserve"> Other threads can cause events between a thread noting, that it will now begin its doorway, and it actually beginning the doorway.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sidR="00B775DD">
        <w:rPr>
          <w:lang w:val="en-US" w:eastAsia="de-AT"/>
        </w:rPr>
        <w:t xml:space="preserve"> has actually happened later than what was noted. </w:t>
      </w:r>
    </w:p>
    <w:p w14:paraId="467FE135" w14:textId="77777777" w:rsidR="00DB19A2" w:rsidRDefault="00DB19A2" w:rsidP="00D42F6B">
      <w:pPr>
        <w:rPr>
          <w:lang w:val="en-US" w:eastAsia="de-AT"/>
        </w:rPr>
      </w:pPr>
      <w:r>
        <w:rPr>
          <w:lang w:val="en-US" w:eastAsia="de-AT"/>
        </w:rPr>
        <w:t xml:space="preserve">In the real sequence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can be later than in the recorded sequence. ("recorded begins appear earlier than they are"). </w:t>
      </w:r>
    </w:p>
    <w:p w14:paraId="32EF997A" w14:textId="77777777" w:rsidR="00DB19A2" w:rsidRDefault="00DB19A2" w:rsidP="00D42F6B">
      <w:pPr>
        <w:rPr>
          <w:lang w:val="en-US" w:eastAsia="de-AT"/>
        </w:rPr>
      </w:pPr>
      <w:r>
        <w:rPr>
          <w:lang w:val="en-US" w:eastAsia="de-AT"/>
        </w:rPr>
        <w:t xml:space="preserve">Relevant in fcfs: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2CDFB463" w14:textId="77777777" w:rsidR="00B775DD" w:rsidRDefault="00DB19A2" w:rsidP="00D42F6B">
      <w:pPr>
        <w:rPr>
          <w:lang w:val="en-US" w:eastAsia="de-AT"/>
        </w:rPr>
      </w:pPr>
      <w:r>
        <w:rPr>
          <w:lang w:val="en-US" w:eastAsia="de-AT"/>
        </w:rPr>
        <w:t xml:space="preserve">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Therefore the inaccuracy makes the condition weaker because </w:t>
      </w:r>
      <m:oMath>
        <m:r>
          <w:rPr>
            <w:rFonts w:ascii="Cambria Math" w:hAnsi="Cambria Math"/>
            <w:lang w:val="en-US" w:eastAsia="de-AT"/>
          </w:rPr>
          <m:t>X⇒Y</m:t>
        </m:r>
      </m:oMath>
      <w:r>
        <w:rPr>
          <w:lang w:val="en-US" w:eastAsia="de-AT"/>
        </w:rPr>
        <w:t xml:space="preserve"> is hard to satisfy if </w:t>
      </w:r>
      <m:oMath>
        <m:r>
          <w:rPr>
            <w:rFonts w:ascii="Cambria Math" w:hAnsi="Cambria Math"/>
            <w:lang w:val="en-US" w:eastAsia="de-AT"/>
          </w:rPr>
          <m:t>X</m:t>
        </m:r>
      </m:oMath>
      <w:r>
        <w:rPr>
          <w:lang w:val="en-US" w:eastAsia="de-AT"/>
        </w:rPr>
        <w:t xml:space="preserve"> is easy to satisfy.</w:t>
      </w:r>
    </w:p>
    <w:p w14:paraId="1D18165B" w14:textId="77777777" w:rsidR="00DB19A2" w:rsidRDefault="00DB19A2" w:rsidP="0087793A">
      <w:pPr>
        <w:pStyle w:val="berschriftformlos"/>
        <w:rPr>
          <w:lang w:val="en-US"/>
        </w:rPr>
      </w:pPr>
      <w:r>
        <w:rPr>
          <w:lang w:val="en-US"/>
        </w:rPr>
        <w:t>(2) finish</w:t>
      </w:r>
    </w:p>
    <w:p w14:paraId="401E531C" w14:textId="77777777" w:rsidR="00DB19A2" w:rsidRDefault="00DB19A2" w:rsidP="00DB19A2">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finished its doorway. Other threads can cause events between a thread finishing its doorway and logging it.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oMath>
      <w:r>
        <w:rPr>
          <w:lang w:val="en-US" w:eastAsia="de-AT"/>
        </w:rPr>
        <w:t xml:space="preserve"> has actually happened earlier than what was logged. ("logged finishes appear later than they are")</w:t>
      </w:r>
    </w:p>
    <w:p w14:paraId="66673FE6" w14:textId="77777777" w:rsidR="00DB19A2" w:rsidRDefault="00DB19A2" w:rsidP="00DB19A2">
      <w:pPr>
        <w:rPr>
          <w:lang w:val="en-US" w:eastAsia="de-AT"/>
        </w:rPr>
      </w:pPr>
      <w:r>
        <w:rPr>
          <w:lang w:val="en-US" w:eastAsia="de-AT"/>
        </w:rPr>
        <w:t xml:space="preserve">Relevant in fcfs: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220B3585" w14:textId="77777777" w:rsidR="00DB19A2" w:rsidRDefault="00DB19A2" w:rsidP="00DB19A2">
      <w:pPr>
        <w:rPr>
          <w:lang w:val="en-US" w:eastAsia="de-AT"/>
        </w:rPr>
      </w:pPr>
      <w:r>
        <w:rPr>
          <w:lang w:val="en-US" w:eastAsia="de-AT"/>
        </w:rPr>
        <w:t xml:space="preserve">Once again: 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Therefore the inaccuracy makes the condition weaker.</w:t>
      </w:r>
    </w:p>
    <w:p w14:paraId="2310F66D" w14:textId="77777777" w:rsidR="00DB19A2" w:rsidRDefault="004D696F" w:rsidP="0087793A">
      <w:pPr>
        <w:pStyle w:val="berschriftformlos"/>
        <w:rPr>
          <w:lang w:val="en-US"/>
        </w:rPr>
      </w:pPr>
      <w:r>
        <w:rPr>
          <w:lang w:val="en-US"/>
        </w:rPr>
        <w:t>(3) acquire</w:t>
      </w:r>
    </w:p>
    <w:p w14:paraId="5CCA7588" w14:textId="77777777" w:rsidR="004D696F" w:rsidRDefault="004D696F" w:rsidP="004D696F">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acquired the lock. Other threads can cause events between a thread acquiring the lock and logging the acquisition.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has actually happened earlier than what was logged. ("logged acquisitions appear later than they are")</w:t>
      </w:r>
    </w:p>
    <w:p w14:paraId="5E0BDC9D" w14:textId="77777777" w:rsidR="004D696F" w:rsidRPr="008D1C4F" w:rsidRDefault="004D696F" w:rsidP="008D1C4F">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081B56B2" w14:textId="77777777" w:rsidR="004D696F" w:rsidRDefault="004D696F" w:rsidP="00D42F6B">
      <w:pPr>
        <w:rPr>
          <w:lang w:val="en-US" w:eastAsia="de-AT"/>
        </w:rPr>
      </w:pPr>
      <w:r>
        <w:rPr>
          <w:lang w:val="en-US" w:eastAsia="de-AT"/>
        </w:rPr>
        <w:t xml:space="preserve">Acquisitions appearing later than they are, can cause satisfaction of the condition where it was actually violated. </w:t>
      </w:r>
    </w:p>
    <w:p w14:paraId="1BD98E1C" w14:textId="77777777" w:rsidR="004D696F" w:rsidRPr="008D1C4F" w:rsidRDefault="004D696F" w:rsidP="008D1C4F">
      <w:pPr>
        <w:pStyle w:val="Listenabsatz"/>
        <w:numPr>
          <w:ilvl w:val="0"/>
          <w:numId w:val="34"/>
        </w:numPr>
        <w:rPr>
          <w:lang w:val="en-US" w:eastAsia="de-AT"/>
        </w:rPr>
      </w:pPr>
      <w:r w:rsidRPr="008D1C4F">
        <w:rPr>
          <w:lang w:val="en-US" w:eastAsia="de-AT"/>
        </w:rPr>
        <w:t xml:space="preserve">Relevant for fcfs: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sidRPr="008D1C4F">
        <w:rPr>
          <w:lang w:val="en-US" w:eastAsia="de-AT"/>
        </w:rPr>
        <w:t xml:space="preserve"> </w:t>
      </w:r>
    </w:p>
    <w:p w14:paraId="042D786E" w14:textId="77777777" w:rsidR="00426393" w:rsidRDefault="004D696F" w:rsidP="00D42F6B">
      <w:pPr>
        <w:rPr>
          <w:lang w:val="en-US" w:eastAsia="de-AT"/>
        </w:rPr>
      </w:pPr>
      <w:r>
        <w:rPr>
          <w:lang w:val="en-US" w:eastAsia="de-AT"/>
        </w:rPr>
        <w:t>Acquisitions appearing later than they are can cause both wrongful satisfaction of the condition as well as false positives when checking the log.</w:t>
      </w:r>
    </w:p>
    <w:p w14:paraId="5F71C689" w14:textId="77777777" w:rsidR="008D1C4F" w:rsidRPr="008D1C4F" w:rsidRDefault="004D696F" w:rsidP="008D1C4F">
      <w:pPr>
        <w:pStyle w:val="Listenabsatz"/>
        <w:numPr>
          <w:ilvl w:val="0"/>
          <w:numId w:val="33"/>
        </w:numPr>
        <w:rPr>
          <w:lang w:val="en-US" w:eastAsia="de-AT"/>
        </w:rPr>
      </w:pPr>
      <w:r w:rsidRPr="008D1C4F">
        <w:rPr>
          <w:lang w:val="en-US" w:eastAsia="de-AT"/>
        </w:rPr>
        <w:t xml:space="preserve">Relevant for LRU: condition </w:t>
      </w:r>
    </w:p>
    <w:p w14:paraId="2ADA66EA" w14:textId="77777777" w:rsidR="0087793A" w:rsidRDefault="00C552B5" w:rsidP="00D42F6B">
      <w:pPr>
        <w:rPr>
          <w:lang w:val="en-US" w:eastAsia="de-AT"/>
        </w:rPr>
      </w:pPr>
      <m:oMathPara>
        <m:oMath>
          <m:limLow>
            <m:limLowPr>
              <m:ctrlPr>
                <w:rPr>
                  <w:rFonts w:ascii="Cambria Math" w:hAnsi="Cambria Math"/>
                  <w:i/>
                  <w:lang w:val="en-US" w:eastAsia="de-AT"/>
                </w:rPr>
              </m:ctrlPr>
            </m:limLowPr>
            <m:e>
              <m:groupChr>
                <m:groupChrPr>
                  <m:ctrlPr>
                    <w:rPr>
                      <w:rFonts w:ascii="Cambria Math" w:hAnsi="Cambria Math"/>
                      <w:i/>
                      <w:lang w:val="en-US" w:eastAsia="de-AT"/>
                    </w:rPr>
                  </m:ctrlPr>
                </m:groupChr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d>
                        <m:dPr>
                          <m:ctrlPr>
                            <w:rPr>
                              <w:rFonts w:ascii="Cambria Math" w:hAnsi="Cambria Math"/>
                              <w:i/>
                              <w:lang w:val="en-US" w:eastAsia="de-AT"/>
                            </w:rPr>
                          </m:ctrlPr>
                        </m:dPr>
                        <m:e>
                          <m:r>
                            <w:rPr>
                              <w:rFonts w:ascii="Cambria Math" w:hAnsi="Cambria Math"/>
                              <w:lang w:val="en-US" w:eastAsia="de-AT"/>
                            </w:rPr>
                            <m:t>k-1</m:t>
                          </m:r>
                        </m:e>
                      </m:d>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d>
                        <m:dPr>
                          <m:ctrlPr>
                            <w:rPr>
                              <w:rFonts w:ascii="Cambria Math" w:hAnsi="Cambria Math"/>
                              <w:i/>
                              <w:lang w:val="en-US" w:eastAsia="de-AT"/>
                            </w:rPr>
                          </m:ctrlPr>
                        </m:dPr>
                        <m:e>
                          <m:r>
                            <w:rPr>
                              <w:rFonts w:ascii="Cambria Math" w:hAnsi="Cambria Math"/>
                              <w:lang w:val="en-US" w:eastAsia="de-AT"/>
                            </w:rPr>
                            <m:t>l-1</m:t>
                          </m:r>
                        </m:e>
                      </m:d>
                    </m:sub>
                  </m:sSub>
                </m:e>
              </m:groupChr>
            </m:e>
            <m:lim>
              <m:r>
                <w:rPr>
                  <w:rFonts w:ascii="Cambria Math" w:hAnsi="Cambria Math"/>
                  <w:lang w:val="en-US" w:eastAsia="de-AT"/>
                </w:rPr>
                <m:t>A has less recently used</m:t>
              </m:r>
            </m:lim>
          </m:limLow>
          <m:r>
            <w:rPr>
              <w:rFonts w:ascii="Cambria Math" w:hAnsi="Cambria Math"/>
              <w:lang w:val="en-US" w:eastAsia="de-AT"/>
            </w:rPr>
            <m:t xml:space="preserve"> and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is a contender</m:t>
              </m:r>
            </m:lim>
          </m:limLow>
          <m:r>
            <w:rPr>
              <w:rFonts w:ascii="Cambria Math" w:hAnsi="Cambria Math"/>
              <w:lang w:val="en-US" w:eastAsia="de-AT"/>
            </w:rPr>
            <m:t xml:space="preserve">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should go first</m:t>
              </m:r>
            </m:lim>
          </m:limLow>
          <m:r>
            <m:rPr>
              <m:sty m:val="p"/>
            </m:rPr>
            <w:rPr>
              <w:rFonts w:ascii="Cambria Math" w:hAnsi="Cambria Math"/>
              <w:lang w:val="en-US" w:eastAsia="de-AT"/>
            </w:rPr>
            <w:br/>
          </m:r>
        </m:oMath>
      </m:oMathPara>
      <w:r w:rsidR="008D1C4F">
        <w:rPr>
          <w:lang w:val="en-US" w:eastAsia="de-AT"/>
        </w:rPr>
        <w:t xml:space="preserve">If mutual exclusion is assumed, the order of the acquisitions cannot be changed by this inaccuracy. Therefore only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oMath>
      <w:r w:rsidR="008D1C4F">
        <w:rPr>
          <w:lang w:val="en-US" w:eastAsia="de-AT"/>
        </w:rPr>
        <w:t xml:space="preserve"> is affected, which is harder to satisfy due to the inaccuracy. Therefore the LRU condition is </w:t>
      </w:r>
      <w:r w:rsidR="0087793A">
        <w:rPr>
          <w:lang w:val="en-US" w:eastAsia="de-AT"/>
        </w:rPr>
        <w:t>easier to satisfy. Therefore there might be violations of the LRU property that are not registered.</w:t>
      </w:r>
    </w:p>
    <w:p w14:paraId="17AADD20" w14:textId="77777777" w:rsidR="0087793A" w:rsidRDefault="0087793A" w:rsidP="0087793A">
      <w:pPr>
        <w:pStyle w:val="berschriftformlos"/>
        <w:rPr>
          <w:lang w:val="en-US"/>
        </w:rPr>
      </w:pPr>
      <w:r>
        <w:rPr>
          <w:lang w:val="en-US"/>
        </w:rPr>
        <w:t xml:space="preserve"> (4) unlock</w:t>
      </w:r>
    </w:p>
    <w:p w14:paraId="10F1DE5C" w14:textId="77777777" w:rsidR="0087793A" w:rsidRDefault="0087793A" w:rsidP="0087793A">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unlock. Other threads can cause events between a thread logging the unlock and the actual unlock.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unlock</m:t>
                </m:r>
              </m:e>
            </m:d>
          </m:e>
          <m:sub>
            <m:r>
              <w:rPr>
                <w:rFonts w:ascii="Cambria Math" w:hAnsi="Cambria Math"/>
                <w:lang w:val="en-US" w:eastAsia="de-AT"/>
              </w:rPr>
              <m:t>k</m:t>
            </m:r>
          </m:sub>
        </m:sSub>
      </m:oMath>
      <w:r>
        <w:rPr>
          <w:lang w:val="en-US" w:eastAsia="de-AT"/>
        </w:rPr>
        <w:t xml:space="preserve"> has actually happened later than what was logged. ("logged unlocks appear earlier than they are")</w:t>
      </w:r>
    </w:p>
    <w:p w14:paraId="29EC18B6" w14:textId="77777777" w:rsidR="0087793A" w:rsidRPr="008D1C4F" w:rsidRDefault="0087793A" w:rsidP="0087793A">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617CB4D0" w14:textId="77777777" w:rsidR="0087793A" w:rsidRDefault="0087793A" w:rsidP="0087793A">
      <w:pPr>
        <w:rPr>
          <w:lang w:val="en-US" w:eastAsia="de-AT"/>
        </w:rPr>
      </w:pPr>
      <w:r>
        <w:rPr>
          <w:lang w:val="en-US" w:eastAsia="de-AT"/>
        </w:rPr>
        <w:t xml:space="preserve">Unlock events appearing earlier than they are, can cause satisfaction of the condition when it was actually violated. </w:t>
      </w:r>
    </w:p>
    <w:p w14:paraId="08318055" w14:textId="77777777" w:rsidR="0087793A" w:rsidRDefault="0087793A" w:rsidP="00D42F6B">
      <w:pPr>
        <w:rPr>
          <w:lang w:val="en-US" w:eastAsia="de-AT"/>
        </w:rPr>
      </w:pPr>
    </w:p>
    <w:p w14:paraId="3753F7FF" w14:textId="474A8E69" w:rsidR="00750E68" w:rsidRDefault="00750E68" w:rsidP="00754B5D">
      <w:pPr>
        <w:pStyle w:val="berschrift1"/>
        <w:rPr>
          <w:lang w:val="en-US"/>
        </w:rPr>
      </w:pPr>
      <w:r>
        <w:rPr>
          <w:lang w:val="en-US"/>
        </w:rPr>
        <w:t>Properties</w:t>
      </w:r>
    </w:p>
    <w:p w14:paraId="6E14FE83" w14:textId="4A5951C6" w:rsidR="00754B5D" w:rsidRDefault="00750E68" w:rsidP="00750E68">
      <w:pPr>
        <w:pStyle w:val="berschrift2"/>
        <w:rPr>
          <w:lang w:val="en-US"/>
        </w:rPr>
      </w:pPr>
      <w:r>
        <w:rPr>
          <w:lang w:val="en-US"/>
        </w:rPr>
        <w:t>First-Come-First-Served (FCFS)</w:t>
      </w:r>
    </w:p>
    <w:p w14:paraId="3674EC4A" w14:textId="77777777" w:rsidR="00754B5D" w:rsidRDefault="00754B5D" w:rsidP="00D42F6B">
      <w:pPr>
        <w:rPr>
          <w:lang w:val="en-US" w:eastAsia="de-AT"/>
        </w:rPr>
      </w:pPr>
      <w:r>
        <w:rPr>
          <w:lang w:val="en-US" w:eastAsia="de-AT"/>
        </w:rPr>
        <w:t>interpret</w:t>
      </w:r>
      <w:r w:rsidR="000C65D3">
        <w:rPr>
          <w:lang w:val="en-US" w:eastAsia="de-AT"/>
        </w:rPr>
        <w:t>ation</w:t>
      </w:r>
      <w:r>
        <w:rPr>
          <w:lang w:val="en-US" w:eastAsia="de-AT"/>
        </w:rPr>
        <w:t xml:space="preserve"> high numbers of violations </w:t>
      </w:r>
    </w:p>
    <w:p w14:paraId="3E99A0BC" w14:textId="77777777" w:rsidR="00754B5D" w:rsidRDefault="00754B5D" w:rsidP="00D42F6B">
      <w:pPr>
        <w:rPr>
          <w:lang w:val="en-US" w:eastAsia="de-AT"/>
        </w:rPr>
      </w:pPr>
      <w:r>
        <w:rPr>
          <w:lang w:val="en-US" w:eastAsia="de-AT"/>
        </w:rPr>
        <w:t>lets say we got 4 threads each acquiring the lock 3 million times</w:t>
      </w:r>
    </w:p>
    <w:p w14:paraId="26B81B93" w14:textId="77777777" w:rsidR="00754B5D" w:rsidRDefault="00754B5D" w:rsidP="00D42F6B">
      <w:pPr>
        <w:rPr>
          <w:lang w:val="en-US" w:eastAsia="de-AT"/>
        </w:rPr>
      </w:pPr>
      <w:r>
        <w:rPr>
          <w:lang w:val="en-US" w:eastAsia="de-AT"/>
        </w:rPr>
        <w:t>lets say the workload in the cs is so high, that on average there are 3 contenders at each acquisition</w:t>
      </w:r>
    </w:p>
    <w:p w14:paraId="000690A0" w14:textId="77777777" w:rsidR="00754B5D" w:rsidRDefault="00754B5D" w:rsidP="00D42F6B">
      <w:pPr>
        <w:rPr>
          <w:lang w:val="en-US" w:eastAsia="de-AT"/>
        </w:rPr>
      </w:pPr>
      <w:r>
        <w:rPr>
          <w:lang w:val="en-US" w:eastAsia="de-AT"/>
        </w:rPr>
        <w:t>for each such acquisition there is a</w:t>
      </w:r>
    </w:p>
    <w:p w14:paraId="16E702C6" w14:textId="77777777" w:rsidR="00754B5D" w:rsidRPr="00754B5D" w:rsidRDefault="00754B5D" w:rsidP="00754B5D">
      <w:pPr>
        <w:pStyle w:val="Listenabsatz"/>
        <w:numPr>
          <w:ilvl w:val="0"/>
          <w:numId w:val="35"/>
        </w:numPr>
        <w:rPr>
          <w:lang w:val="en-US" w:eastAsia="de-AT"/>
        </w:rPr>
      </w:pPr>
      <w:r w:rsidRPr="00754B5D">
        <w:rPr>
          <w:lang w:val="en-US" w:eastAsia="de-AT"/>
        </w:rPr>
        <w:t>33% chance, that 2 violations occur</w:t>
      </w:r>
    </w:p>
    <w:p w14:paraId="376225B2" w14:textId="77777777" w:rsidR="00754B5D" w:rsidRPr="00754B5D" w:rsidRDefault="00754B5D" w:rsidP="00754B5D">
      <w:pPr>
        <w:pStyle w:val="Listenabsatz"/>
        <w:numPr>
          <w:ilvl w:val="0"/>
          <w:numId w:val="35"/>
        </w:numPr>
        <w:rPr>
          <w:lang w:val="en-US" w:eastAsia="de-AT"/>
        </w:rPr>
      </w:pPr>
      <w:r w:rsidRPr="00754B5D">
        <w:rPr>
          <w:lang w:val="en-US" w:eastAsia="de-AT"/>
        </w:rPr>
        <w:t>33% chance, that 1 violation occurs</w:t>
      </w:r>
    </w:p>
    <w:p w14:paraId="4B4CF4E6" w14:textId="77777777" w:rsidR="00754B5D" w:rsidRPr="00754B5D" w:rsidRDefault="00754B5D" w:rsidP="00754B5D">
      <w:pPr>
        <w:pStyle w:val="Listenabsatz"/>
        <w:numPr>
          <w:ilvl w:val="0"/>
          <w:numId w:val="35"/>
        </w:numPr>
        <w:rPr>
          <w:lang w:val="en-US" w:eastAsia="de-AT"/>
        </w:rPr>
      </w:pPr>
      <w:r w:rsidRPr="00754B5D">
        <w:rPr>
          <w:lang w:val="en-US" w:eastAsia="de-AT"/>
        </w:rPr>
        <w:t>33% chance, that 0 violations occur</w:t>
      </w:r>
    </w:p>
    <w:p w14:paraId="625BFE02" w14:textId="77777777" w:rsidR="00754B5D" w:rsidRDefault="00754B5D" w:rsidP="00D42F6B">
      <w:pPr>
        <w:rPr>
          <w:lang w:val="en-US" w:eastAsia="de-AT"/>
        </w:rPr>
      </w:pPr>
      <w:r>
        <w:rPr>
          <w:lang w:val="en-US" w:eastAsia="de-AT"/>
        </w:rPr>
        <w:t>so on average 1 violation will occur per acquisition.</w:t>
      </w:r>
    </w:p>
    <w:p w14:paraId="7E2C867D" w14:textId="77777777" w:rsidR="00754B5D" w:rsidRDefault="000C65D3" w:rsidP="00D42F6B">
      <w:pPr>
        <w:rPr>
          <w:lang w:val="en-US" w:eastAsia="de-AT"/>
        </w:rPr>
      </w:pPr>
      <w:r>
        <w:rPr>
          <w:lang w:val="en-US" w:eastAsia="de-AT"/>
        </w:rPr>
        <w:t>if we have on average 4 contenders...</w:t>
      </w:r>
    </w:p>
    <w:p w14:paraId="0D305B9B" w14:textId="77777777" w:rsidR="000C65D3" w:rsidRPr="00754B5D" w:rsidRDefault="000C65D3" w:rsidP="000C65D3">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3</w:t>
      </w:r>
      <w:r w:rsidRPr="00754B5D">
        <w:rPr>
          <w:lang w:val="en-US" w:eastAsia="de-AT"/>
        </w:rPr>
        <w:t xml:space="preserve"> violations occur</w:t>
      </w:r>
    </w:p>
    <w:p w14:paraId="1336F5E5" w14:textId="77777777" w:rsidR="000C65D3" w:rsidRPr="00754B5D" w:rsidRDefault="000C65D3" w:rsidP="000C65D3">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2</w:t>
      </w:r>
      <w:r w:rsidRPr="00754B5D">
        <w:rPr>
          <w:lang w:val="en-US" w:eastAsia="de-AT"/>
        </w:rPr>
        <w:t xml:space="preserve"> violation occurs</w:t>
      </w:r>
    </w:p>
    <w:p w14:paraId="3E840897" w14:textId="77777777" w:rsidR="000C65D3" w:rsidRPr="00754B5D" w:rsidRDefault="000C65D3" w:rsidP="000C65D3">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1</w:t>
      </w:r>
      <w:r w:rsidRPr="00754B5D">
        <w:rPr>
          <w:lang w:val="en-US" w:eastAsia="de-AT"/>
        </w:rPr>
        <w:t xml:space="preserve"> violation occur</w:t>
      </w:r>
    </w:p>
    <w:p w14:paraId="6A4A5DBF" w14:textId="77777777" w:rsidR="000C65D3" w:rsidRPr="00754B5D" w:rsidRDefault="000C65D3" w:rsidP="000C65D3">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0</w:t>
      </w:r>
      <w:r w:rsidRPr="00754B5D">
        <w:rPr>
          <w:lang w:val="en-US" w:eastAsia="de-AT"/>
        </w:rPr>
        <w:t xml:space="preserve"> violations occur</w:t>
      </w:r>
    </w:p>
    <w:p w14:paraId="5DC58BB1" w14:textId="33123570" w:rsidR="000C65D3" w:rsidRDefault="000C65D3" w:rsidP="00D42F6B">
      <w:pPr>
        <w:rPr>
          <w:lang w:val="en-US" w:eastAsia="de-AT"/>
        </w:rPr>
      </w:pPr>
      <w:r>
        <w:rPr>
          <w:lang w:val="en-US" w:eastAsia="de-AT"/>
        </w:rPr>
        <w:t>so on average: 1.5 violation. so we should see a convergence to 18 million violations if we increase the workload in the cs</w:t>
      </w:r>
    </w:p>
    <w:p w14:paraId="6D16297A" w14:textId="77777777" w:rsidR="00A03E6C" w:rsidRDefault="00A03E6C">
      <w:pPr>
        <w:spacing w:after="0" w:line="240" w:lineRule="auto"/>
        <w:jc w:val="left"/>
        <w:rPr>
          <w:rFonts w:ascii="Cambria" w:hAnsi="Cambria" w:cs="Cambria"/>
          <w:b/>
          <w:bCs/>
          <w:sz w:val="36"/>
          <w:szCs w:val="36"/>
          <w:lang w:val="en-US" w:eastAsia="de-AT"/>
        </w:rPr>
      </w:pPr>
      <w:r>
        <w:rPr>
          <w:lang w:val="en-US"/>
        </w:rPr>
        <w:lastRenderedPageBreak/>
        <w:br w:type="page"/>
      </w:r>
    </w:p>
    <w:p w14:paraId="12462AB6" w14:textId="1935CCC2" w:rsidR="00750E68" w:rsidRDefault="00750E68">
      <w:pPr>
        <w:pStyle w:val="berschrift2"/>
      </w:pPr>
      <w:r>
        <w:lastRenderedPageBreak/>
        <w:t>Least Recently Used (LRU)</w:t>
      </w:r>
    </w:p>
    <w:p w14:paraId="75F5514D" w14:textId="77777777" w:rsidR="00750E68" w:rsidRPr="00750E68" w:rsidRDefault="00750E68" w:rsidP="00750E68">
      <w:pPr>
        <w:rPr>
          <w:lang w:eastAsia="de-AT"/>
        </w:rPr>
      </w:pPr>
    </w:p>
    <w:p w14:paraId="7E8CF9A9" w14:textId="5C98CDA5" w:rsidR="00D45170" w:rsidRDefault="00D45170" w:rsidP="00D42F6B">
      <w:pPr>
        <w:pStyle w:val="berschrift1"/>
        <w:rPr>
          <w:lang w:val="en-US"/>
        </w:rPr>
      </w:pPr>
      <w:r>
        <w:rPr>
          <w:lang w:val="en-US"/>
        </w:rPr>
        <w:t>Locks</w:t>
      </w:r>
    </w:p>
    <w:p w14:paraId="68312F23" w14:textId="064214CD" w:rsidR="00A03E6C" w:rsidRDefault="00A03E6C" w:rsidP="00A03E6C">
      <w:pPr>
        <w:pStyle w:val="berschrift2"/>
      </w:pPr>
      <w:r>
        <w:t>Abstract lock class</w:t>
      </w:r>
    </w:p>
    <w:p w14:paraId="3024AA1B" w14:textId="1CB16663" w:rsidR="00A03E6C" w:rsidRPr="00A03E6C" w:rsidRDefault="00A03E6C" w:rsidP="00A03E6C">
      <w:pPr>
        <w:rPr>
          <w:lang w:val="en-US" w:eastAsia="de-AT"/>
        </w:rPr>
      </w:pPr>
      <w:r w:rsidRPr="00A03E6C">
        <w:rPr>
          <w:lang w:val="en-US" w:eastAsia="de-AT"/>
        </w:rPr>
        <w:t>We have c</w:t>
      </w:r>
      <w:r>
        <w:rPr>
          <w:lang w:val="en-US" w:eastAsia="de-AT"/>
        </w:rPr>
        <w:t>reated two abstract classes to define the common interfaces between our implementations of the various lock types.</w:t>
      </w:r>
    </w:p>
    <w:p w14:paraId="0152CBF9" w14:textId="77777777" w:rsidR="00D45170" w:rsidRDefault="00D42F6B" w:rsidP="00D42F6B">
      <w:pPr>
        <w:pStyle w:val="berschriftformlos"/>
        <w:rPr>
          <w:lang w:val="en-US"/>
        </w:rPr>
      </w:pPr>
      <w:r>
        <w:rPr>
          <w:lang w:val="en-US"/>
        </w:rPr>
        <w:t>class Lock</w:t>
      </w:r>
    </w:p>
    <w:p w14:paraId="6067C16F" w14:textId="77777777" w:rsidR="00D45170" w:rsidRDefault="00D42F6B" w:rsidP="008B6F7C">
      <w:pPr>
        <w:rPr>
          <w:lang w:val="en-US" w:eastAsia="de-AT"/>
        </w:rPr>
      </w:pPr>
      <w:r>
        <w:rPr>
          <w:lang w:val="en-US" w:eastAsia="de-AT"/>
        </w:rPr>
        <w:t xml:space="preserve">this pure abstract class is the </w:t>
      </w:r>
      <w:r w:rsidRPr="007B79DD">
        <w:rPr>
          <w:rStyle w:val="CodeZchn"/>
        </w:rPr>
        <w:t>Lock</w:t>
      </w:r>
      <w:r>
        <w:rPr>
          <w:lang w:val="en-US" w:eastAsia="de-AT"/>
        </w:rPr>
        <w:t xml:space="preserve"> interface form the Herlihy book.</w:t>
      </w:r>
    </w:p>
    <w:p w14:paraId="07749F16" w14:textId="77777777" w:rsidR="007B79DD" w:rsidRDefault="007B79DD" w:rsidP="007B79DD">
      <w:pPr>
        <w:pStyle w:val="berschriftformlos"/>
        <w:rPr>
          <w:lang w:val="en-US"/>
        </w:rPr>
      </w:pPr>
      <w:r>
        <w:rPr>
          <w:lang w:val="en-US"/>
        </w:rPr>
        <w:t>class DW_Lock</w:t>
      </w:r>
    </w:p>
    <w:p w14:paraId="2007D32E" w14:textId="77777777" w:rsidR="007B79DD" w:rsidRDefault="007B79DD" w:rsidP="007B79DD">
      <w:pPr>
        <w:rPr>
          <w:lang w:val="en-US" w:eastAsia="de-AT"/>
        </w:rPr>
      </w:pPr>
      <w:r>
        <w:rPr>
          <w:lang w:val="en-US" w:eastAsia="de-AT"/>
        </w:rPr>
        <w:t xml:space="preserve">this pure abstract class is an interface for "doorway locks". These are locks where the </w:t>
      </w:r>
      <w:r w:rsidRPr="007B79DD">
        <w:rPr>
          <w:rStyle w:val="CodeZchn"/>
        </w:rPr>
        <w:t>lock()</w:t>
      </w:r>
      <w:r>
        <w:rPr>
          <w:lang w:val="en-US" w:eastAsia="de-AT"/>
        </w:rPr>
        <w:t xml:space="preserve"> function can be written like this</w:t>
      </w:r>
    </w:p>
    <w:p w14:paraId="673D4A6D" w14:textId="77777777" w:rsidR="007B79DD" w:rsidRPr="007B79DD" w:rsidRDefault="007B79DD" w:rsidP="007B79DD">
      <w:pPr>
        <w:pStyle w:val="Code"/>
        <w:rPr>
          <w:lang w:val="en-US"/>
        </w:rPr>
      </w:pPr>
      <w:r w:rsidRPr="007B79DD">
        <w:t>public: void lock(){</w:t>
      </w:r>
      <w:r>
        <w:br/>
      </w:r>
      <w:r w:rsidRPr="007B79DD">
        <w:tab/>
        <w:t>doorway();</w:t>
      </w:r>
      <w:r>
        <w:br/>
      </w:r>
      <w:r w:rsidRPr="007B79DD">
        <w:tab/>
        <w:t>wait();</w:t>
      </w:r>
      <w:r>
        <w:br/>
      </w:r>
      <w:r w:rsidRPr="007B79DD">
        <w:rPr>
          <w:lang w:val="en-US"/>
        </w:rPr>
        <w:t>}</w:t>
      </w:r>
    </w:p>
    <w:p w14:paraId="355D12B6" w14:textId="77777777" w:rsidR="007B79DD" w:rsidRDefault="007B79DD" w:rsidP="007B79DD">
      <w:pPr>
        <w:rPr>
          <w:lang w:val="en-US" w:eastAsia="de-AT"/>
        </w:rPr>
      </w:pPr>
      <w:r>
        <w:rPr>
          <w:lang w:val="en-US" w:eastAsia="de-AT"/>
        </w:rPr>
        <w:t>This is used so that FCFS can be tested from the outside (i.e. without putting logging functions into the lock class).</w:t>
      </w:r>
    </w:p>
    <w:p w14:paraId="69EEC8A5" w14:textId="77777777" w:rsidR="001C6B4B" w:rsidRDefault="001C6B4B" w:rsidP="008B6F7C">
      <w:pPr>
        <w:rPr>
          <w:lang w:val="en-US" w:eastAsia="de-AT"/>
        </w:rPr>
      </w:pPr>
    </w:p>
    <w:p w14:paraId="0320F958" w14:textId="36E74296" w:rsidR="00A03E6C" w:rsidRDefault="00A03E6C">
      <w:pPr>
        <w:pStyle w:val="berschrift2"/>
      </w:pPr>
      <w:r>
        <w:t>Reference Lock</w:t>
      </w:r>
    </w:p>
    <w:p w14:paraId="481EC24C" w14:textId="77777777" w:rsidR="00A03E6C" w:rsidRDefault="00A03E6C" w:rsidP="00A03E6C">
      <w:pPr>
        <w:pStyle w:val="berschriftformlos"/>
        <w:rPr>
          <w:lang w:val="en-US"/>
        </w:rPr>
      </w:pPr>
      <w:r>
        <w:rPr>
          <w:lang w:val="en-US"/>
        </w:rPr>
        <w:t>class Reference_Lock</w:t>
      </w:r>
    </w:p>
    <w:p w14:paraId="5F10ABC2" w14:textId="77777777" w:rsidR="00A03E6C" w:rsidRDefault="00A03E6C" w:rsidP="00A03E6C">
      <w:pPr>
        <w:rPr>
          <w:lang w:val="en-US" w:eastAsia="de-AT"/>
        </w:rPr>
      </w:pPr>
      <w:r>
        <w:rPr>
          <w:lang w:val="en-US" w:eastAsia="de-AT"/>
        </w:rPr>
        <w:t>this uses these statements</w:t>
      </w:r>
    </w:p>
    <w:p w14:paraId="1D9A1CA0" w14:textId="77777777" w:rsidR="00A03E6C" w:rsidRPr="001C6B4B" w:rsidRDefault="00A03E6C" w:rsidP="00A03E6C">
      <w:pPr>
        <w:pStyle w:val="Listenabsatz"/>
        <w:numPr>
          <w:ilvl w:val="0"/>
          <w:numId w:val="32"/>
        </w:numPr>
        <w:rPr>
          <w:rStyle w:val="CodeZchn"/>
          <w:lang w:val="en-US" w:eastAsia="de-AT"/>
        </w:rPr>
      </w:pPr>
      <w:r w:rsidRPr="001C6B4B">
        <w:rPr>
          <w:lang w:val="en-US" w:eastAsia="de-AT"/>
        </w:rPr>
        <w:t>create an instance of the lock with this statement</w:t>
      </w:r>
      <w:r w:rsidRPr="001C6B4B">
        <w:rPr>
          <w:lang w:val="en-US" w:eastAsia="de-AT"/>
        </w:rPr>
        <w:br/>
      </w:r>
      <w:r w:rsidRPr="001C6B4B">
        <w:rPr>
          <w:rStyle w:val="CodeZchn"/>
          <w:lang w:val="en-US" w:eastAsia="de-AT"/>
        </w:rPr>
        <w:t>std::atomic_flag lock_stream = ATOMIC_FLAG_INIT;</w:t>
      </w:r>
    </w:p>
    <w:p w14:paraId="3C48F639" w14:textId="77777777" w:rsidR="00A03E6C" w:rsidRPr="001C6B4B" w:rsidRDefault="00A03E6C" w:rsidP="00A03E6C">
      <w:pPr>
        <w:pStyle w:val="Listenabsatz"/>
        <w:numPr>
          <w:ilvl w:val="0"/>
          <w:numId w:val="32"/>
        </w:numPr>
        <w:rPr>
          <w:rStyle w:val="CodeZchn"/>
          <w:lang w:val="en-US" w:eastAsia="de-AT"/>
        </w:rPr>
      </w:pPr>
      <w:r w:rsidRPr="001C6B4B">
        <w:rPr>
          <w:lang w:val="en-US"/>
        </w:rPr>
        <w:t>execute</w:t>
      </w:r>
      <w:r w:rsidRPr="001C6B4B">
        <w:rPr>
          <w:rFonts w:ascii="Consolas" w:hAnsi="Consolas" w:cs="Consolas"/>
          <w:color w:val="000000"/>
          <w:sz w:val="19"/>
          <w:szCs w:val="19"/>
          <w:lang w:val="en-US" w:eastAsia="de-AT"/>
        </w:rPr>
        <w:t xml:space="preserve"> lock() </w:t>
      </w:r>
      <w:r w:rsidRPr="001C6B4B">
        <w:rPr>
          <w:lang w:val="en-US"/>
        </w:rPr>
        <w:t>(i.e. doorway and waiting section) with this statement</w:t>
      </w:r>
      <w:r w:rsidRPr="001C6B4B">
        <w:rPr>
          <w:lang w:val="en-US"/>
        </w:rPr>
        <w:br/>
      </w:r>
      <w:r w:rsidRPr="001C6B4B">
        <w:rPr>
          <w:rStyle w:val="CodeZchn"/>
          <w:lang w:val="en-US" w:eastAsia="de-AT"/>
        </w:rPr>
        <w:t>while ( lock_stream.test_and_set() ) {}</w:t>
      </w:r>
    </w:p>
    <w:p w14:paraId="561AC937" w14:textId="77777777" w:rsidR="00A03E6C" w:rsidRPr="001C6B4B" w:rsidRDefault="00A03E6C" w:rsidP="00A03E6C">
      <w:pPr>
        <w:pStyle w:val="Listenabsatz"/>
        <w:numPr>
          <w:ilvl w:val="0"/>
          <w:numId w:val="32"/>
        </w:numPr>
        <w:rPr>
          <w:rStyle w:val="CodeZchn"/>
          <w:lang w:val="en-US"/>
        </w:rPr>
      </w:pPr>
      <w:r w:rsidRPr="001C6B4B">
        <w:rPr>
          <w:lang w:val="en-US" w:eastAsia="de-AT"/>
        </w:rPr>
        <w:t xml:space="preserve">execute </w:t>
      </w:r>
      <w:r w:rsidRPr="001C6B4B">
        <w:rPr>
          <w:rStyle w:val="CodeZchn"/>
        </w:rPr>
        <w:t>unlock()</w:t>
      </w:r>
      <w:r>
        <w:rPr>
          <w:rStyle w:val="CodeZchn"/>
        </w:rPr>
        <w:t xml:space="preserve"> </w:t>
      </w:r>
      <w:r w:rsidRPr="001C6B4B">
        <w:rPr>
          <w:lang w:val="en-US"/>
        </w:rPr>
        <w:t>with this statement</w:t>
      </w:r>
      <w:r w:rsidRPr="001C6B4B">
        <w:rPr>
          <w:lang w:val="en-US"/>
        </w:rPr>
        <w:br/>
      </w:r>
      <w:r w:rsidRPr="001C6B4B">
        <w:rPr>
          <w:rStyle w:val="CodeZchn"/>
          <w:lang w:val="en-US"/>
        </w:rPr>
        <w:t>lock_stream.clear();</w:t>
      </w:r>
    </w:p>
    <w:p w14:paraId="60F23D19" w14:textId="77777777" w:rsidR="00A03E6C" w:rsidRPr="00A03E6C" w:rsidRDefault="00A03E6C" w:rsidP="00A03E6C">
      <w:pPr>
        <w:rPr>
          <w:lang w:val="en-US" w:eastAsia="de-AT"/>
        </w:rPr>
      </w:pPr>
    </w:p>
    <w:p w14:paraId="28D80982" w14:textId="00DE0BBE" w:rsidR="000A282D" w:rsidRDefault="000A282D" w:rsidP="000A282D">
      <w:pPr>
        <w:pStyle w:val="berschrift2"/>
      </w:pPr>
      <w:r>
        <w:t>Lamport’s Bakery</w:t>
      </w:r>
    </w:p>
    <w:p w14:paraId="08944141" w14:textId="77777777" w:rsidR="007B79DD" w:rsidRDefault="007B79DD" w:rsidP="007B79DD">
      <w:pPr>
        <w:pStyle w:val="berschriftformlos"/>
        <w:rPr>
          <w:lang w:val="en-US"/>
        </w:rPr>
      </w:pPr>
      <w:r>
        <w:rPr>
          <w:lang w:val="en-US"/>
        </w:rPr>
        <w:t>class Lamport_Lecture</w:t>
      </w:r>
    </w:p>
    <w:p w14:paraId="3A980FE3" w14:textId="77777777" w:rsidR="00D42F6B" w:rsidRDefault="007B79DD" w:rsidP="008B6F7C">
      <w:pPr>
        <w:rPr>
          <w:lang w:val="en-US" w:eastAsia="de-AT"/>
        </w:rPr>
      </w:pPr>
      <w:r>
        <w:rPr>
          <w:lang w:val="en-US" w:eastAsia="de-AT"/>
        </w:rPr>
        <w:t xml:space="preserve">This is the naive straight forward implementation of Lamport Bakery lock according to the lecture notes. </w:t>
      </w:r>
      <w:r w:rsidRPr="007B79DD">
        <w:rPr>
          <w:highlight w:val="yellow"/>
          <w:lang w:val="en-US" w:eastAsia="de-AT"/>
        </w:rPr>
        <w:t>It is very bad.</w:t>
      </w:r>
    </w:p>
    <w:p w14:paraId="76A656EC" w14:textId="77777777" w:rsidR="00AF3251" w:rsidRPr="00AF3251" w:rsidRDefault="00AF3251" w:rsidP="008B6F7C">
      <w:pPr>
        <w:rPr>
          <w:highlight w:val="yellow"/>
          <w:lang w:val="en-US" w:eastAsia="de-AT"/>
        </w:rPr>
      </w:pPr>
      <w:r w:rsidRPr="00AF3251">
        <w:rPr>
          <w:highlight w:val="yellow"/>
          <w:lang w:val="en-US" w:eastAsia="de-AT"/>
        </w:rPr>
        <w:lastRenderedPageBreak/>
        <w:t>draw_ticket</w:t>
      </w:r>
    </w:p>
    <w:p w14:paraId="6661854E" w14:textId="77777777" w:rsidR="00AF3251" w:rsidRDefault="00AF3251" w:rsidP="008B6F7C">
      <w:pPr>
        <w:rPr>
          <w:lang w:val="en-US" w:eastAsia="de-AT"/>
        </w:rPr>
      </w:pPr>
      <w:r w:rsidRPr="00AF3251">
        <w:rPr>
          <w:highlight w:val="yellow"/>
          <w:lang w:val="en-US" w:eastAsia="de-AT"/>
        </w:rPr>
        <w:t>wait</w:t>
      </w:r>
    </w:p>
    <w:p w14:paraId="4643FEFE" w14:textId="77777777" w:rsidR="00AF3251" w:rsidRDefault="00AF3251" w:rsidP="008B6F7C">
      <w:pPr>
        <w:rPr>
          <w:lang w:val="en-US" w:eastAsia="de-AT"/>
        </w:rPr>
      </w:pPr>
    </w:p>
    <w:p w14:paraId="399A2134" w14:textId="77777777" w:rsidR="007B79DD" w:rsidRDefault="007B79DD" w:rsidP="007B79DD">
      <w:pPr>
        <w:pStyle w:val="berschriftformlos"/>
        <w:rPr>
          <w:lang w:val="en-US"/>
        </w:rPr>
      </w:pPr>
      <w:r>
        <w:rPr>
          <w:lang w:val="en-US"/>
        </w:rPr>
        <w:t>class Lamport_Lecture_fix</w:t>
      </w:r>
    </w:p>
    <w:p w14:paraId="68F893F1" w14:textId="77777777" w:rsidR="00AF3251" w:rsidRDefault="007B79DD" w:rsidP="008B6F7C">
      <w:pPr>
        <w:rPr>
          <w:lang w:val="en-US" w:eastAsia="de-AT"/>
        </w:rPr>
      </w:pPr>
      <w:r>
        <w:rPr>
          <w:lang w:val="en-US" w:eastAsia="de-AT"/>
        </w:rPr>
        <w:t xml:space="preserve">This sub-class of </w:t>
      </w:r>
      <w:r w:rsidRPr="007B79DD">
        <w:rPr>
          <w:rStyle w:val="CodeZchn"/>
        </w:rPr>
        <w:t>Lamport_Lecture</w:t>
      </w:r>
      <w:r>
        <w:rPr>
          <w:lang w:val="en-US" w:eastAsia="de-AT"/>
        </w:rPr>
        <w:t xml:space="preserve"> uses an atomic register </w:t>
      </w:r>
      <w:r w:rsidRPr="007B79DD">
        <w:rPr>
          <w:rStyle w:val="CodeZchn"/>
        </w:rPr>
        <w:t>latest_ticket</w:t>
      </w:r>
      <w:r>
        <w:rPr>
          <w:lang w:val="en-US" w:eastAsia="de-AT"/>
        </w:rPr>
        <w:t xml:space="preserve"> to keep track of the ticket that was last issued. </w:t>
      </w:r>
      <w:r w:rsidR="00AF3251">
        <w:rPr>
          <w:lang w:val="en-US" w:eastAsia="de-AT"/>
        </w:rPr>
        <w:t xml:space="preserve">This is done by overriding the </w:t>
      </w:r>
      <w:r w:rsidR="00AF3251" w:rsidRPr="00AF3251">
        <w:rPr>
          <w:rStyle w:val="CodeZchn"/>
        </w:rPr>
        <w:t>draw_ticket()</w:t>
      </w:r>
      <w:r w:rsidR="00AF3251">
        <w:rPr>
          <w:lang w:val="en-US" w:eastAsia="de-AT"/>
        </w:rPr>
        <w:t xml:space="preserve"> function like this:</w:t>
      </w:r>
    </w:p>
    <w:p w14:paraId="23506C67" w14:textId="77777777" w:rsidR="00AF3251" w:rsidRDefault="00AF3251" w:rsidP="00AF3251">
      <w:pPr>
        <w:pStyle w:val="Code"/>
      </w:pPr>
      <w:r w:rsidRPr="00AF3251">
        <w:t>private</w:t>
      </w:r>
      <w:r w:rsidRPr="00AF3251">
        <w:rPr>
          <w:color w:val="000000"/>
        </w:rPr>
        <w:t xml:space="preserve">: </w:t>
      </w:r>
      <w:r w:rsidRPr="00AF3251">
        <w:t>virtual</w:t>
      </w:r>
      <w:r w:rsidRPr="00AF3251">
        <w:rPr>
          <w:color w:val="000000"/>
        </w:rPr>
        <w:t xml:space="preserve"> </w:t>
      </w:r>
      <w:r w:rsidRPr="00AF3251">
        <w:t>int</w:t>
      </w:r>
      <w:r>
        <w:rPr>
          <w:color w:val="000000"/>
        </w:rPr>
        <w:t xml:space="preserve"> draw</w:t>
      </w:r>
      <w:r w:rsidRPr="00AF3251">
        <w:rPr>
          <w:color w:val="000000"/>
        </w:rPr>
        <w:t xml:space="preserve">_ticket() </w:t>
      </w:r>
      <w:r w:rsidRPr="00AF3251">
        <w:t>override</w:t>
      </w:r>
      <w:r w:rsidRPr="00AF3251">
        <w:rPr>
          <w:color w:val="000000"/>
        </w:rPr>
        <w:t xml:space="preserve"> {</w:t>
      </w:r>
      <w:r>
        <w:rPr>
          <w:color w:val="000000"/>
        </w:rPr>
        <w:br/>
      </w:r>
      <w:r w:rsidRPr="00AF3251">
        <w:rPr>
          <w:color w:val="000000"/>
        </w:rPr>
        <w:tab/>
      </w:r>
      <w:r w:rsidRPr="00AF3251">
        <w:rPr>
          <w:lang w:val="en-US"/>
        </w:rPr>
        <w:t>return</w:t>
      </w:r>
      <w:r w:rsidRPr="00AF3251">
        <w:rPr>
          <w:color w:val="000000"/>
          <w:lang w:val="en-US"/>
        </w:rPr>
        <w:t xml:space="preserve"> </w:t>
      </w:r>
      <w:r w:rsidRPr="00AF3251">
        <w:rPr>
          <w:color w:val="008080"/>
          <w:lang w:val="en-US"/>
        </w:rPr>
        <w:t>++</w:t>
      </w:r>
      <w:r w:rsidRPr="00AF3251">
        <w:rPr>
          <w:color w:val="000000"/>
          <w:lang w:val="en-US"/>
        </w:rPr>
        <w:t>latest_ticket;</w:t>
      </w:r>
      <w:r w:rsidRPr="00AF3251">
        <w:rPr>
          <w:color w:val="000000"/>
          <w:lang w:val="en-US"/>
        </w:rPr>
        <w:br/>
        <w:t>}</w:t>
      </w:r>
    </w:p>
    <w:p w14:paraId="5F5B7BD0" w14:textId="77777777" w:rsidR="007B79DD" w:rsidRDefault="007B79DD" w:rsidP="008B6F7C">
      <w:pPr>
        <w:rPr>
          <w:lang w:val="en-US" w:eastAsia="de-AT"/>
        </w:rPr>
      </w:pPr>
      <w:r>
        <w:rPr>
          <w:lang w:val="en-US" w:eastAsia="de-AT"/>
        </w:rPr>
        <w:t>Like this mutual exclusion holds. It is questionable however, if we can still speak of a wait-free doorway section now</w:t>
      </w:r>
      <w:r w:rsidR="00AF3251">
        <w:rPr>
          <w:lang w:val="en-US" w:eastAsia="de-AT"/>
        </w:rPr>
        <w:t xml:space="preserve">. Consider this case: Thread </w:t>
      </w:r>
      <m:oMath>
        <m:r>
          <w:rPr>
            <w:rFonts w:ascii="Cambria Math" w:hAnsi="Cambria Math"/>
            <w:lang w:val="en-US" w:eastAsia="de-AT"/>
          </w:rPr>
          <m:t>A</m:t>
        </m:r>
      </m:oMath>
      <w:r>
        <w:rPr>
          <w:lang w:val="en-US" w:eastAsia="de-AT"/>
        </w:rPr>
        <w:t xml:space="preserve"> </w:t>
      </w:r>
      <w:r w:rsidR="00AF3251">
        <w:rPr>
          <w:lang w:val="en-US" w:eastAsia="de-AT"/>
        </w:rPr>
        <w:t xml:space="preserve">tries to draw </w:t>
      </w:r>
      <w:r>
        <w:rPr>
          <w:lang w:val="en-US" w:eastAsia="de-AT"/>
        </w:rPr>
        <w:t xml:space="preserve">a ticket, an atomic read and an atomic write of </w:t>
      </w:r>
      <w:r w:rsidRPr="007B79DD">
        <w:rPr>
          <w:rStyle w:val="CodeZchn"/>
        </w:rPr>
        <w:t>latest_ticket</w:t>
      </w:r>
      <w:r>
        <w:rPr>
          <w:lang w:val="en-US" w:eastAsia="de-AT"/>
        </w:rPr>
        <w:t xml:space="preserve"> are required. If </w:t>
      </w:r>
      <w:r w:rsidR="00AF3251" w:rsidRPr="00AF3251">
        <w:rPr>
          <w:rStyle w:val="CodeZchn"/>
        </w:rPr>
        <w:t>latest_ticket</w:t>
      </w:r>
      <w:r w:rsidR="00AF3251">
        <w:rPr>
          <w:lang w:val="en-US" w:eastAsia="de-AT"/>
        </w:rPr>
        <w:t xml:space="preserve"> </w:t>
      </w:r>
      <w:r>
        <w:rPr>
          <w:lang w:val="en-US" w:eastAsia="de-AT"/>
        </w:rPr>
        <w:t xml:space="preserve">it is accessed by </w:t>
      </w:r>
      <w:r w:rsidR="00AF3251">
        <w:rPr>
          <w:lang w:val="en-US" w:eastAsia="de-AT"/>
        </w:rPr>
        <w:t xml:space="preserve">thread </w:t>
      </w:r>
      <m:oMath>
        <m:r>
          <w:rPr>
            <w:rFonts w:ascii="Cambria Math" w:hAnsi="Cambria Math"/>
            <w:lang w:val="en-US" w:eastAsia="de-AT"/>
          </w:rPr>
          <m:t>B</m:t>
        </m:r>
      </m:oMath>
      <w:r w:rsidR="00AF3251">
        <w:rPr>
          <w:lang w:val="en-US" w:eastAsia="de-AT"/>
        </w:rPr>
        <w:t xml:space="preserve"> </w:t>
      </w:r>
      <w:r>
        <w:rPr>
          <w:lang w:val="en-US" w:eastAsia="de-AT"/>
        </w:rPr>
        <w:t xml:space="preserve">at the time, </w:t>
      </w:r>
      <w:r w:rsidR="00AF3251">
        <w:rPr>
          <w:lang w:val="en-US" w:eastAsia="de-AT"/>
        </w:rPr>
        <w:t xml:space="preserve">and thread </w:t>
      </w:r>
      <m:oMath>
        <m:r>
          <w:rPr>
            <w:rFonts w:ascii="Cambria Math" w:hAnsi="Cambria Math"/>
            <w:lang w:val="en-US" w:eastAsia="de-AT"/>
          </w:rPr>
          <m:t>B</m:t>
        </m:r>
      </m:oMath>
      <w:r w:rsidR="00AF3251">
        <w:rPr>
          <w:lang w:val="en-US" w:eastAsia="de-AT"/>
        </w:rPr>
        <w:t xml:space="preserve"> is stalled, </w:t>
      </w:r>
      <w:r>
        <w:rPr>
          <w:lang w:val="en-US" w:eastAsia="de-AT"/>
        </w:rPr>
        <w:t xml:space="preserve">this could mean that </w:t>
      </w:r>
      <w:r w:rsidR="00AF3251">
        <w:rPr>
          <w:lang w:val="en-US" w:eastAsia="de-AT"/>
        </w:rPr>
        <w:t xml:space="preserve">there is no maximum number of required can be given in which thread </w:t>
      </w:r>
      <m:oMath>
        <m:r>
          <w:rPr>
            <w:rFonts w:ascii="Cambria Math" w:hAnsi="Cambria Math"/>
          </w:rPr>
          <m:t>A</m:t>
        </m:r>
      </m:oMath>
      <w:r w:rsidR="00AF3251">
        <w:rPr>
          <w:lang w:val="en-US" w:eastAsia="de-AT"/>
        </w:rPr>
        <w:t xml:space="preserve"> completes the doorway. </w:t>
      </w:r>
    </w:p>
    <w:p w14:paraId="53A9D6F1" w14:textId="77777777" w:rsidR="007B79DD" w:rsidRDefault="007B79DD" w:rsidP="008B6F7C">
      <w:pPr>
        <w:rPr>
          <w:lang w:val="en-US" w:eastAsia="de-AT"/>
        </w:rPr>
      </w:pPr>
    </w:p>
    <w:p w14:paraId="35A7C979" w14:textId="77777777" w:rsidR="00AF3251" w:rsidRDefault="00AF3251" w:rsidP="00AF3251">
      <w:pPr>
        <w:pStyle w:val="berschriftformlos"/>
        <w:rPr>
          <w:lang w:val="en-US"/>
        </w:rPr>
      </w:pPr>
      <w:r>
        <w:rPr>
          <w:lang w:val="en-US"/>
        </w:rPr>
        <w:t>class Lamport_Original</w:t>
      </w:r>
    </w:p>
    <w:p w14:paraId="00E8EC58" w14:textId="77777777" w:rsidR="00AF3251" w:rsidRDefault="00AF3251" w:rsidP="008B6F7C">
      <w:pPr>
        <w:rPr>
          <w:lang w:val="en-US" w:eastAsia="de-AT"/>
        </w:rPr>
      </w:pPr>
      <w:r>
        <w:rPr>
          <w:lang w:val="en-US" w:eastAsia="de-AT"/>
        </w:rPr>
        <w:t>this is the naive straight forward implementation of the Lamport Bakery algorithm from 1974. The variable names and token values are from the paper Jayati 2004.</w:t>
      </w:r>
    </w:p>
    <w:p w14:paraId="02BFA717" w14:textId="77777777" w:rsidR="00AF3251" w:rsidRPr="00AF3251" w:rsidRDefault="00AF3251" w:rsidP="008B6F7C">
      <w:pPr>
        <w:rPr>
          <w:highlight w:val="yellow"/>
          <w:lang w:val="en-US" w:eastAsia="de-AT"/>
        </w:rPr>
      </w:pPr>
      <w:r w:rsidRPr="00AF3251">
        <w:rPr>
          <w:highlight w:val="yellow"/>
          <w:lang w:val="en-US" w:eastAsia="de-AT"/>
        </w:rPr>
        <w:t>It is very bad</w:t>
      </w:r>
    </w:p>
    <w:p w14:paraId="48801EFD" w14:textId="25A3C95C" w:rsidR="000A282D" w:rsidRDefault="00AF3251" w:rsidP="008B6F7C">
      <w:pPr>
        <w:rPr>
          <w:lang w:val="en-US" w:eastAsia="de-AT"/>
        </w:rPr>
      </w:pPr>
      <w:r w:rsidRPr="00AF3251">
        <w:rPr>
          <w:highlight w:val="yellow"/>
          <w:lang w:val="en-US" w:eastAsia="de-AT"/>
        </w:rPr>
        <w:t>implementation of wait</w:t>
      </w:r>
    </w:p>
    <w:p w14:paraId="2E53AADD" w14:textId="3776DF37" w:rsidR="000A282D" w:rsidRDefault="000A282D" w:rsidP="000A282D">
      <w:pPr>
        <w:pStyle w:val="berschrift2"/>
      </w:pPr>
      <w:r>
        <w:t>Taubenfeld (Black/White-Bakery)</w:t>
      </w:r>
    </w:p>
    <w:p w14:paraId="665E0CA8" w14:textId="6ADDF389" w:rsidR="000A282D" w:rsidRDefault="000A282D" w:rsidP="000A282D">
      <w:pPr>
        <w:rPr>
          <w:lang w:val="en-US" w:eastAsia="de-AT"/>
        </w:rPr>
      </w:pPr>
      <w:r w:rsidRPr="000A282D">
        <w:rPr>
          <w:lang w:val="en-US" w:eastAsia="de-AT"/>
        </w:rPr>
        <w:t xml:space="preserve">In 2004, Gadi Taubenfeld </w:t>
      </w:r>
      <w:r w:rsidR="000E4D36">
        <w:rPr>
          <w:lang w:val="en-US" w:eastAsia="de-AT"/>
        </w:rPr>
        <w:t>presented his modification</w:t>
      </w:r>
      <w:r w:rsidR="008E5D39">
        <w:rPr>
          <w:lang w:val="en-US" w:eastAsia="de-AT"/>
        </w:rPr>
        <w:fldChar w:fldCharType="begin" w:fldLock="1"/>
      </w:r>
      <w:r w:rsidR="00750E68">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8E5D39">
        <w:rPr>
          <w:lang w:val="en-US" w:eastAsia="de-AT"/>
        </w:rPr>
        <w:fldChar w:fldCharType="separate"/>
      </w:r>
      <w:r w:rsidR="00750E68" w:rsidRPr="00750E68">
        <w:rPr>
          <w:noProof/>
          <w:lang w:val="en-US" w:eastAsia="de-AT"/>
        </w:rPr>
        <w:t>[2]</w:t>
      </w:r>
      <w:r w:rsidR="008E5D39">
        <w:rPr>
          <w:lang w:val="en-US" w:eastAsia="de-AT"/>
        </w:rPr>
        <w:fldChar w:fldCharType="end"/>
      </w:r>
      <w:r w:rsidR="000E4D36">
        <w:rPr>
          <w:lang w:val="en-US" w:eastAsia="de-AT"/>
        </w:rPr>
        <w:t xml:space="preserve"> of Lamport’s </w:t>
      </w:r>
      <w:r w:rsidR="00684A81">
        <w:rPr>
          <w:lang w:val="en-US" w:eastAsia="de-AT"/>
        </w:rPr>
        <w:t>b</w:t>
      </w:r>
      <w:r w:rsidR="000E4D36">
        <w:rPr>
          <w:lang w:val="en-US" w:eastAsia="de-AT"/>
        </w:rPr>
        <w:t xml:space="preserve">akery </w:t>
      </w:r>
      <w:r w:rsidR="00684A81">
        <w:rPr>
          <w:lang w:val="en-US" w:eastAsia="de-AT"/>
        </w:rPr>
        <w:t>a</w:t>
      </w:r>
      <w:r w:rsidR="000E4D36">
        <w:rPr>
          <w:lang w:val="en-US" w:eastAsia="de-AT"/>
        </w:rPr>
        <w:t>lgorithm that, first and foremost, promises to bound the size of the needed registers. In total three different versions of his algorithm are presented, where the latter two build upon the first, basic version.</w:t>
      </w:r>
    </w:p>
    <w:p w14:paraId="1A917CEC" w14:textId="03BA31C7" w:rsidR="000E4D36" w:rsidRDefault="000E4D36" w:rsidP="000A282D">
      <w:pPr>
        <w:rPr>
          <w:lang w:val="en-US" w:eastAsia="de-AT"/>
        </w:rPr>
      </w:pPr>
      <w:r>
        <w:rPr>
          <w:lang w:val="en-US" w:eastAsia="de-AT"/>
        </w:rPr>
        <w:t xml:space="preserve">All three versions can be shown to satisfy </w:t>
      </w:r>
      <w:r w:rsidRPr="008E5D39">
        <w:rPr>
          <w:i/>
          <w:iCs/>
          <w:lang w:val="en-US" w:eastAsia="de-AT"/>
        </w:rPr>
        <w:t>mutual exclusion</w:t>
      </w:r>
      <w:r>
        <w:rPr>
          <w:lang w:val="en-US" w:eastAsia="de-AT"/>
        </w:rPr>
        <w:t xml:space="preserve">, </w:t>
      </w:r>
      <w:r w:rsidRPr="008E5D39">
        <w:rPr>
          <w:i/>
          <w:iCs/>
          <w:lang w:val="en-US" w:eastAsia="de-AT"/>
        </w:rPr>
        <w:t>deadlock freedom</w:t>
      </w:r>
      <w:r>
        <w:rPr>
          <w:lang w:val="en-US" w:eastAsia="de-AT"/>
        </w:rPr>
        <w:t xml:space="preserve"> and </w:t>
      </w:r>
      <w:r w:rsidRPr="008E5D39">
        <w:rPr>
          <w:i/>
          <w:iCs/>
          <w:lang w:val="en-US" w:eastAsia="de-AT"/>
        </w:rPr>
        <w:t>FIFO</w:t>
      </w:r>
      <w:r>
        <w:rPr>
          <w:lang w:val="en-US" w:eastAsia="de-AT"/>
        </w:rPr>
        <w:t xml:space="preserve">, which also implies </w:t>
      </w:r>
      <w:r w:rsidRPr="008E5D39">
        <w:rPr>
          <w:i/>
          <w:iCs/>
          <w:lang w:val="en-US" w:eastAsia="de-AT"/>
        </w:rPr>
        <w:t>starvation freedom</w:t>
      </w:r>
      <w:r>
        <w:rPr>
          <w:lang w:val="en-US" w:eastAsia="de-AT"/>
        </w:rPr>
        <w:t>. The other two versions</w:t>
      </w:r>
      <w:r w:rsidR="00684A81">
        <w:rPr>
          <w:lang w:val="en-US" w:eastAsia="de-AT"/>
        </w:rPr>
        <w:t xml:space="preserve"> add the properties </w:t>
      </w:r>
      <w:r w:rsidR="00684A81" w:rsidRPr="009F6428">
        <w:rPr>
          <w:i/>
          <w:iCs/>
          <w:lang w:val="en-US" w:eastAsia="de-AT"/>
        </w:rPr>
        <w:t>adaptive</w:t>
      </w:r>
      <w:r w:rsidR="00684A81">
        <w:rPr>
          <w:lang w:val="en-US" w:eastAsia="de-AT"/>
        </w:rPr>
        <w:t xml:space="preserve"> and </w:t>
      </w:r>
      <w:r w:rsidR="00684A81" w:rsidRPr="009F6428">
        <w:rPr>
          <w:i/>
          <w:iCs/>
          <w:lang w:val="en-US" w:eastAsia="de-AT"/>
        </w:rPr>
        <w:t>local-spinning</w:t>
      </w:r>
      <w:r w:rsidR="00684A81">
        <w:rPr>
          <w:lang w:val="en-US" w:eastAsia="de-AT"/>
        </w:rPr>
        <w:t>, although we did not implement them due to time constraints. Though we also want to note, that they are significantly more complex to achieve these added properties, whereby they lose the simple elegance of Lamport’s original algorithm.</w:t>
      </w:r>
    </w:p>
    <w:p w14:paraId="19145F6F" w14:textId="2CE2D34E" w:rsidR="00684A81" w:rsidRDefault="00684A81" w:rsidP="000A282D">
      <w:pPr>
        <w:rPr>
          <w:lang w:val="en-US" w:eastAsia="de-AT"/>
        </w:rPr>
      </w:pPr>
      <w:r>
        <w:rPr>
          <w:lang w:val="en-US" w:eastAsia="de-AT"/>
        </w:rPr>
        <w:t>The basic idea behind Taubenfeld’s Black/White-Bakery (sometimes also called Color-Bakery) is to add a color to the tickets, either black or white, and then working through a block of one color before considering tickets of the other color. Tickets are colored based on the value of a shared Color bit. Tickets with a color different to the shared Color bit are considered to have higher priority than those that share the shared bits color</w:t>
      </w:r>
      <w:r w:rsidR="008E5D39">
        <w:rPr>
          <w:lang w:val="en-US" w:eastAsia="de-AT"/>
        </w:rPr>
        <w:t xml:space="preserve">, regardless of the tickets’ numbers. In each color block, priority is given to the ticket with the lower number, and failing that, the threads’ IDs are considered. A thread that has successfully acquired the lock and executed the CS will afterwards set the shared Color bit to the color different to its ticket and then </w:t>
      </w:r>
      <w:r w:rsidR="008E5D39">
        <w:rPr>
          <w:lang w:val="en-US" w:eastAsia="de-AT"/>
        </w:rPr>
        <w:t>reset its ticket</w:t>
      </w:r>
      <w:r w:rsidR="008E5D39">
        <w:rPr>
          <w:lang w:val="en-US" w:eastAsia="de-AT"/>
        </w:rPr>
        <w:t>.</w:t>
      </w:r>
    </w:p>
    <w:p w14:paraId="14D12F28" w14:textId="461098FC" w:rsidR="009F6428" w:rsidRPr="009F6428" w:rsidRDefault="009F6428" w:rsidP="000A282D">
      <w:pPr>
        <w:rPr>
          <w:lang w:val="en-US" w:eastAsia="de-AT"/>
        </w:rPr>
      </w:pPr>
      <w:r>
        <w:rPr>
          <w:lang w:val="en-US" w:eastAsia="de-AT"/>
        </w:rPr>
        <w:lastRenderedPageBreak/>
        <w:t xml:space="preserve">In this way the finite number of registers needed can be each bound to the sizes </w:t>
      </w:r>
      <w:r w:rsidRPr="009F6428">
        <w:rPr>
          <w:i/>
          <w:iCs/>
          <w:lang w:val="en-US" w:eastAsia="de-AT"/>
        </w:rPr>
        <w:t>log(2n +2)</w:t>
      </w:r>
      <w:r>
        <w:rPr>
          <w:i/>
          <w:iCs/>
          <w:lang w:val="en-US" w:eastAsia="de-AT"/>
        </w:rPr>
        <w:t xml:space="preserve"> bit </w:t>
      </w:r>
      <w:r w:rsidRPr="009F6428">
        <w:rPr>
          <w:lang w:val="en-US" w:eastAsia="de-AT"/>
        </w:rPr>
        <w:t>and</w:t>
      </w:r>
      <w:r>
        <w:rPr>
          <w:i/>
          <w:iCs/>
          <w:lang w:val="en-US" w:eastAsia="de-AT"/>
        </w:rPr>
        <w:t xml:space="preserve"> 1 bit </w:t>
      </w:r>
      <w:r w:rsidRPr="009F6428">
        <w:rPr>
          <w:lang w:val="en-US" w:eastAsia="de-AT"/>
        </w:rPr>
        <w:t>respectively.</w:t>
      </w:r>
      <w:r>
        <w:rPr>
          <w:lang w:val="en-US" w:eastAsia="de-AT"/>
        </w:rPr>
        <w:t xml:space="preserve"> In total three registers are needed, one shared register of size 1 bit for the color</w:t>
      </w:r>
    </w:p>
    <w:p w14:paraId="5854C4C2" w14:textId="77777777" w:rsidR="008E5D39" w:rsidRDefault="008E5D39" w:rsidP="008E5D39">
      <w:pPr>
        <w:keepNext/>
      </w:pPr>
      <w:r>
        <w:rPr>
          <w:noProof/>
          <w:lang w:val="en-US" w:eastAsia="de-AT"/>
        </w:rPr>
        <w:drawing>
          <wp:inline distT="0" distB="0" distL="0" distR="0" wp14:anchorId="3C36A0F1" wp14:editId="15D94990">
            <wp:extent cx="5753100" cy="47148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3100" cy="4714875"/>
                    </a:xfrm>
                    <a:prstGeom prst="rect">
                      <a:avLst/>
                    </a:prstGeom>
                    <a:noFill/>
                    <a:ln>
                      <a:noFill/>
                    </a:ln>
                  </pic:spPr>
                </pic:pic>
              </a:graphicData>
            </a:graphic>
          </wp:inline>
        </w:drawing>
      </w:r>
    </w:p>
    <w:p w14:paraId="4984D606" w14:textId="0A4F7B5E" w:rsidR="008E5D39" w:rsidRPr="000A282D" w:rsidRDefault="008E5D39" w:rsidP="008E5D39">
      <w:pPr>
        <w:pStyle w:val="Beschriftung"/>
        <w:rPr>
          <w:lang w:val="en-US" w:eastAsia="de-AT"/>
        </w:rPr>
      </w:pPr>
      <w:bookmarkStart w:id="0" w:name="_Ref44002283"/>
      <w:r w:rsidRPr="008E5D39">
        <w:rPr>
          <w:lang w:val="en-US"/>
        </w:rPr>
        <w:t xml:space="preserve">Figure </w:t>
      </w:r>
      <w:r>
        <w:fldChar w:fldCharType="begin"/>
      </w:r>
      <w:r w:rsidRPr="008E5D39">
        <w:rPr>
          <w:lang w:val="en-US"/>
        </w:rPr>
        <w:instrText xml:space="preserve"> SEQ Figure \* ARABIC </w:instrText>
      </w:r>
      <w:r>
        <w:fldChar w:fldCharType="separate"/>
      </w:r>
      <w:r w:rsidRPr="008E5D39">
        <w:rPr>
          <w:noProof/>
          <w:lang w:val="en-US"/>
        </w:rPr>
        <w:t>1</w:t>
      </w:r>
      <w:r>
        <w:fldChar w:fldCharType="end"/>
      </w:r>
      <w:bookmarkEnd w:id="0"/>
      <w:r w:rsidRPr="008E5D39">
        <w:rPr>
          <w:lang w:val="en-US"/>
        </w:rPr>
        <w:t xml:space="preserve"> Black-White Bakery Algorithm</w:t>
      </w:r>
      <w:r>
        <w:fldChar w:fldCharType="begin" w:fldLock="1"/>
      </w:r>
      <w:r w:rsidR="00750E68">
        <w:rPr>
          <w:lang w:val="en-US"/>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fldChar w:fldCharType="separate"/>
      </w:r>
      <w:r w:rsidR="00750E68" w:rsidRPr="00750E68">
        <w:rPr>
          <w:i w:val="0"/>
          <w:noProof/>
          <w:lang w:val="en-US"/>
        </w:rPr>
        <w:t>[2]</w:t>
      </w:r>
      <w:r>
        <w:fldChar w:fldCharType="end"/>
      </w:r>
    </w:p>
    <w:p w14:paraId="3CD183B3" w14:textId="4FB083BA" w:rsidR="00977B28" w:rsidRPr="000E4D36" w:rsidRDefault="00977B28" w:rsidP="00977B28">
      <w:pPr>
        <w:pStyle w:val="berschriftformlos"/>
        <w:rPr>
          <w:lang w:val="en-US"/>
        </w:rPr>
      </w:pPr>
      <w:r w:rsidRPr="000E4D36">
        <w:rPr>
          <w:lang w:val="en-US"/>
        </w:rPr>
        <w:t>class Taubenfeld</w:t>
      </w:r>
    </w:p>
    <w:p w14:paraId="41BA6132" w14:textId="19E8394F" w:rsidR="00977B28" w:rsidRDefault="00977B28" w:rsidP="00977B28">
      <w:pPr>
        <w:rPr>
          <w:lang w:val="en-US" w:eastAsia="de-AT"/>
        </w:rPr>
      </w:pPr>
      <w:r>
        <w:rPr>
          <w:lang w:val="en-US" w:eastAsia="de-AT"/>
        </w:rPr>
        <w:t>The first, basic variant presented by Taubenfeld in his paper</w:t>
      </w:r>
      <w:r w:rsidR="00750E68">
        <w:rPr>
          <w:lang w:val="en-US" w:eastAsia="de-AT"/>
        </w:rPr>
        <w:t xml:space="preserve"> as shown in </w:t>
      </w:r>
      <w:r w:rsidR="00750E68">
        <w:rPr>
          <w:lang w:val="en-US" w:eastAsia="de-AT"/>
        </w:rPr>
        <w:fldChar w:fldCharType="begin"/>
      </w:r>
      <w:r w:rsidR="00750E68">
        <w:rPr>
          <w:lang w:val="en-US" w:eastAsia="de-AT"/>
        </w:rPr>
        <w:instrText xml:space="preserve"> REF _Ref44002283 \h </w:instrText>
      </w:r>
      <w:r w:rsidR="00750E68">
        <w:rPr>
          <w:lang w:val="en-US" w:eastAsia="de-AT"/>
        </w:rPr>
      </w:r>
      <w:r w:rsidR="00750E68">
        <w:rPr>
          <w:lang w:val="en-US" w:eastAsia="de-AT"/>
        </w:rPr>
        <w:fldChar w:fldCharType="separate"/>
      </w:r>
      <w:r w:rsidR="00750E68" w:rsidRPr="008E5D39">
        <w:rPr>
          <w:lang w:val="en-US"/>
        </w:rPr>
        <w:t xml:space="preserve">Figure </w:t>
      </w:r>
      <w:r w:rsidR="00750E68" w:rsidRPr="008E5D39">
        <w:rPr>
          <w:noProof/>
          <w:lang w:val="en-US"/>
        </w:rPr>
        <w:t>1</w:t>
      </w:r>
      <w:r w:rsidR="00750E68">
        <w:rPr>
          <w:lang w:val="en-US" w:eastAsia="de-AT"/>
        </w:rPr>
        <w:fldChar w:fldCharType="end"/>
      </w:r>
      <w:r w:rsidR="00750E68">
        <w:rPr>
          <w:lang w:val="en-US" w:eastAsia="de-AT"/>
        </w:rPr>
        <w:t>.</w:t>
      </w:r>
    </w:p>
    <w:p w14:paraId="16D8DE37" w14:textId="77777777" w:rsidR="000A282D" w:rsidRDefault="000A282D" w:rsidP="000A282D">
      <w:pPr>
        <w:pStyle w:val="berschriftformlos"/>
        <w:rPr>
          <w:lang w:val="en-US"/>
        </w:rPr>
      </w:pPr>
      <w:r>
        <w:rPr>
          <w:lang w:val="en-US"/>
        </w:rPr>
        <w:t>class Taubenfeld_atomic</w:t>
      </w:r>
    </w:p>
    <w:p w14:paraId="18D19A75" w14:textId="77777777" w:rsidR="000A282D" w:rsidRPr="00977B28" w:rsidRDefault="000A282D" w:rsidP="000A282D">
      <w:pPr>
        <w:rPr>
          <w:lang w:val="en-US" w:eastAsia="de-AT"/>
        </w:rPr>
      </w:pPr>
    </w:p>
    <w:p w14:paraId="3C1F3001" w14:textId="77777777" w:rsidR="000A282D" w:rsidRDefault="000A282D" w:rsidP="000A282D">
      <w:pPr>
        <w:rPr>
          <w:lang w:val="en-US" w:eastAsia="de-AT"/>
        </w:rPr>
      </w:pPr>
    </w:p>
    <w:p w14:paraId="1381645E" w14:textId="77777777" w:rsidR="000A282D" w:rsidRDefault="000A282D" w:rsidP="000A282D">
      <w:pPr>
        <w:rPr>
          <w:lang w:val="en-US" w:eastAsia="de-AT"/>
        </w:rPr>
      </w:pPr>
    </w:p>
    <w:p w14:paraId="65F420FE" w14:textId="77777777" w:rsidR="000A282D" w:rsidRDefault="000A282D" w:rsidP="000A282D">
      <w:pPr>
        <w:rPr>
          <w:lang w:val="en-US" w:eastAsia="de-AT"/>
        </w:rPr>
      </w:pPr>
    </w:p>
    <w:p w14:paraId="61A2AEFA" w14:textId="38D874BF" w:rsidR="000A282D" w:rsidRDefault="000A282D" w:rsidP="000A282D">
      <w:pPr>
        <w:pStyle w:val="berschrift2"/>
        <w:ind w:left="578" w:hanging="578"/>
      </w:pPr>
      <w:r>
        <w:t>Jayanti</w:t>
      </w:r>
    </w:p>
    <w:p w14:paraId="39774BB4" w14:textId="145FBA32" w:rsidR="000A282D" w:rsidRDefault="000A282D" w:rsidP="000A282D">
      <w:pPr>
        <w:pStyle w:val="berschrift2"/>
        <w:ind w:left="578" w:hanging="578"/>
      </w:pPr>
      <w:r>
        <w:t>Aravind</w:t>
      </w:r>
    </w:p>
    <w:p w14:paraId="0F082E54" w14:textId="77777777" w:rsidR="00D42F6B" w:rsidRDefault="00D42F6B" w:rsidP="00D42F6B">
      <w:pPr>
        <w:pStyle w:val="berschrift1"/>
        <w:rPr>
          <w:lang w:val="en-US"/>
        </w:rPr>
      </w:pPr>
      <w:r>
        <w:rPr>
          <w:lang w:val="en-US"/>
        </w:rPr>
        <w:t>Makefile</w:t>
      </w:r>
    </w:p>
    <w:p w14:paraId="47E60CB1" w14:textId="77777777" w:rsidR="00D45170" w:rsidRDefault="00D42F6B" w:rsidP="00D42F6B">
      <w:pPr>
        <w:pStyle w:val="berschriftformlos"/>
        <w:rPr>
          <w:lang w:val="en-US"/>
        </w:rPr>
      </w:pPr>
      <w:r>
        <w:rPr>
          <w:lang w:val="en-US"/>
        </w:rPr>
        <w:lastRenderedPageBreak/>
        <w:t>Compiler flags</w:t>
      </w:r>
    </w:p>
    <w:p w14:paraId="5F81BF06" w14:textId="77777777" w:rsidR="00D42F6B" w:rsidRDefault="00D42F6B" w:rsidP="008B6F7C">
      <w:pPr>
        <w:rPr>
          <w:lang w:val="en-US" w:eastAsia="de-AT"/>
        </w:rPr>
      </w:pPr>
      <w:r>
        <w:rPr>
          <w:lang w:val="en-US" w:eastAsia="de-AT"/>
        </w:rPr>
        <w:t>they do weird things</w:t>
      </w:r>
    </w:p>
    <w:p w14:paraId="0F8A2DBD" w14:textId="77777777" w:rsidR="00D42F6B" w:rsidRDefault="00D42F6B" w:rsidP="008B6F7C">
      <w:pPr>
        <w:rPr>
          <w:lang w:val="en-US" w:eastAsia="de-AT"/>
        </w:rPr>
      </w:pPr>
      <w:r>
        <w:rPr>
          <w:lang w:val="en-US" w:eastAsia="de-AT"/>
        </w:rPr>
        <w:t>O1 and O3 will break mutex for Lamport_Original</w:t>
      </w:r>
    </w:p>
    <w:p w14:paraId="430955FF" w14:textId="77777777" w:rsidR="00D42F6B" w:rsidRDefault="00D42F6B" w:rsidP="00D42F6B">
      <w:pPr>
        <w:rPr>
          <w:lang w:val="en-US" w:eastAsia="de-AT"/>
        </w:rPr>
      </w:pPr>
      <w:r>
        <w:rPr>
          <w:lang w:val="en-US" w:eastAsia="de-AT"/>
        </w:rPr>
        <w:t>O1 and O3 will improve mutex for Lamport_Lecture (lol)</w:t>
      </w:r>
    </w:p>
    <w:p w14:paraId="732A368B" w14:textId="3213736E" w:rsidR="008E5D39" w:rsidRDefault="00D42F6B" w:rsidP="008B6F7C">
      <w:pPr>
        <w:rPr>
          <w:lang w:val="en-US" w:eastAsia="de-AT"/>
        </w:rPr>
      </w:pPr>
      <w:r>
        <w:rPr>
          <w:lang w:val="en-US" w:eastAsia="de-AT"/>
        </w:rPr>
        <w:t>O2 seems to do nothing (test some more?)</w:t>
      </w:r>
    </w:p>
    <w:p w14:paraId="2F402305" w14:textId="77777777" w:rsidR="008E5D39" w:rsidRDefault="008E5D39">
      <w:pPr>
        <w:spacing w:after="0" w:line="240" w:lineRule="auto"/>
        <w:jc w:val="left"/>
        <w:rPr>
          <w:lang w:val="en-US" w:eastAsia="de-AT"/>
        </w:rPr>
      </w:pPr>
      <w:r>
        <w:rPr>
          <w:lang w:val="en-US" w:eastAsia="de-AT"/>
        </w:rPr>
        <w:br w:type="page"/>
      </w:r>
    </w:p>
    <w:p w14:paraId="443091C0" w14:textId="35ECC2B2" w:rsidR="00750E68" w:rsidRDefault="00750E68" w:rsidP="00750E68">
      <w:pPr>
        <w:pStyle w:val="berschrift1"/>
      </w:pPr>
      <w:r>
        <w:lastRenderedPageBreak/>
        <w:t>References</w:t>
      </w:r>
    </w:p>
    <w:p w14:paraId="540DAFE3" w14:textId="3E81971F" w:rsidR="00750E68" w:rsidRPr="00750E68" w:rsidRDefault="008E5D39" w:rsidP="00750E68">
      <w:pPr>
        <w:widowControl w:val="0"/>
        <w:autoSpaceDE w:val="0"/>
        <w:autoSpaceDN w:val="0"/>
        <w:adjustRightInd w:val="0"/>
        <w:spacing w:line="240" w:lineRule="auto"/>
        <w:ind w:left="640" w:hanging="640"/>
        <w:rPr>
          <w:noProof/>
          <w:szCs w:val="24"/>
        </w:rPr>
      </w:pPr>
      <w:r>
        <w:rPr>
          <w:lang w:val="en-US" w:eastAsia="de-AT"/>
        </w:rPr>
        <w:fldChar w:fldCharType="begin" w:fldLock="1"/>
      </w:r>
      <w:r>
        <w:rPr>
          <w:lang w:val="en-US" w:eastAsia="de-AT"/>
        </w:rPr>
        <w:instrText xml:space="preserve">ADDIN Mendeley Bibliography CSL_BIBLIOGRAPHY </w:instrText>
      </w:r>
      <w:r>
        <w:rPr>
          <w:lang w:val="en-US" w:eastAsia="de-AT"/>
        </w:rPr>
        <w:fldChar w:fldCharType="separate"/>
      </w:r>
      <w:r w:rsidR="00750E68" w:rsidRPr="00750E68">
        <w:rPr>
          <w:noProof/>
          <w:szCs w:val="24"/>
        </w:rPr>
        <w:t>[1]</w:t>
      </w:r>
      <w:r w:rsidR="00750E68" w:rsidRPr="00750E68">
        <w:rPr>
          <w:noProof/>
          <w:szCs w:val="24"/>
        </w:rPr>
        <w:tab/>
        <w:t xml:space="preserve">L. Lamport, “A New Solution of Dijkstra’s Concurrent Programming Problem,” </w:t>
      </w:r>
      <w:r w:rsidR="00750E68" w:rsidRPr="00750E68">
        <w:rPr>
          <w:i/>
          <w:iCs/>
          <w:noProof/>
          <w:szCs w:val="24"/>
        </w:rPr>
        <w:t>Commun. ACM</w:t>
      </w:r>
      <w:r w:rsidR="00750E68" w:rsidRPr="00750E68">
        <w:rPr>
          <w:noProof/>
          <w:szCs w:val="24"/>
        </w:rPr>
        <w:t>, vol. 17, no. 8, pp. 453–455, 1974.</w:t>
      </w:r>
    </w:p>
    <w:p w14:paraId="2C218862" w14:textId="77777777" w:rsidR="00750E68" w:rsidRPr="00750E68" w:rsidRDefault="00750E68" w:rsidP="00750E68">
      <w:pPr>
        <w:widowControl w:val="0"/>
        <w:autoSpaceDE w:val="0"/>
        <w:autoSpaceDN w:val="0"/>
        <w:adjustRightInd w:val="0"/>
        <w:spacing w:line="240" w:lineRule="auto"/>
        <w:ind w:left="640" w:hanging="640"/>
        <w:rPr>
          <w:noProof/>
          <w:szCs w:val="24"/>
        </w:rPr>
      </w:pPr>
      <w:r w:rsidRPr="00750E68">
        <w:rPr>
          <w:noProof/>
          <w:szCs w:val="24"/>
        </w:rPr>
        <w:t>[2]</w:t>
      </w:r>
      <w:r w:rsidRPr="00750E68">
        <w:rPr>
          <w:noProof/>
          <w:szCs w:val="24"/>
        </w:rPr>
        <w:tab/>
        <w:t xml:space="preserve">G. Taubenfeld, “The black-white bakery algorithm and related bounded-space, adaptive, local-spinning and FIFO algorithms,” </w:t>
      </w:r>
      <w:r w:rsidRPr="00750E68">
        <w:rPr>
          <w:i/>
          <w:iCs/>
          <w:noProof/>
          <w:szCs w:val="24"/>
        </w:rPr>
        <w:t>Lect. Notes Comput. Sci. (including Subser. Lect. Notes Artif. Intell. Lect. Notes Bioinformatics)</w:t>
      </w:r>
      <w:r w:rsidRPr="00750E68">
        <w:rPr>
          <w:noProof/>
          <w:szCs w:val="24"/>
        </w:rPr>
        <w:t>, vol. 3274, no. 4, pp. 56–70, 2004.</w:t>
      </w:r>
    </w:p>
    <w:p w14:paraId="1D79E72E" w14:textId="77777777" w:rsidR="00750E68" w:rsidRPr="00750E68" w:rsidRDefault="00750E68" w:rsidP="00750E68">
      <w:pPr>
        <w:widowControl w:val="0"/>
        <w:autoSpaceDE w:val="0"/>
        <w:autoSpaceDN w:val="0"/>
        <w:adjustRightInd w:val="0"/>
        <w:spacing w:line="240" w:lineRule="auto"/>
        <w:ind w:left="640" w:hanging="640"/>
        <w:rPr>
          <w:noProof/>
          <w:szCs w:val="24"/>
        </w:rPr>
      </w:pPr>
      <w:r w:rsidRPr="00750E68">
        <w:rPr>
          <w:noProof/>
          <w:szCs w:val="24"/>
        </w:rPr>
        <w:t>[3]</w:t>
      </w:r>
      <w:r w:rsidRPr="00750E68">
        <w:rPr>
          <w:noProof/>
          <w:szCs w:val="24"/>
        </w:rPr>
        <w:tab/>
        <w:t>P. Jayanti, K. Tan, G. Friedland, and A. Katz, “Bounding Lamport ’ s Bakery Algorithm,” pp. 261–270, 2001.</w:t>
      </w:r>
    </w:p>
    <w:p w14:paraId="68A67F70" w14:textId="77777777" w:rsidR="00750E68" w:rsidRPr="00750E68" w:rsidRDefault="00750E68" w:rsidP="00750E68">
      <w:pPr>
        <w:widowControl w:val="0"/>
        <w:autoSpaceDE w:val="0"/>
        <w:autoSpaceDN w:val="0"/>
        <w:adjustRightInd w:val="0"/>
        <w:spacing w:line="240" w:lineRule="auto"/>
        <w:ind w:left="640" w:hanging="640"/>
        <w:rPr>
          <w:noProof/>
          <w:szCs w:val="24"/>
        </w:rPr>
      </w:pPr>
      <w:r w:rsidRPr="00750E68">
        <w:rPr>
          <w:noProof/>
          <w:szCs w:val="24"/>
        </w:rPr>
        <w:t>[4]</w:t>
      </w:r>
      <w:r w:rsidRPr="00750E68">
        <w:rPr>
          <w:noProof/>
          <w:szCs w:val="24"/>
        </w:rPr>
        <w:tab/>
        <w:t xml:space="preserve">A. A. Aravind, “Yet another simple solution for the concurrent programming control problem,” </w:t>
      </w:r>
      <w:r w:rsidRPr="00750E68">
        <w:rPr>
          <w:i/>
          <w:iCs/>
          <w:noProof/>
          <w:szCs w:val="24"/>
        </w:rPr>
        <w:t>IEEE Trans. Parallel Distrib. Syst.</w:t>
      </w:r>
      <w:r w:rsidRPr="00750E68">
        <w:rPr>
          <w:noProof/>
          <w:szCs w:val="24"/>
        </w:rPr>
        <w:t>, vol. 22, no. 6, pp. 1056–1063, 2011.</w:t>
      </w:r>
    </w:p>
    <w:p w14:paraId="5673E093" w14:textId="77777777" w:rsidR="00750E68" w:rsidRPr="00750E68" w:rsidRDefault="00750E68" w:rsidP="00750E68">
      <w:pPr>
        <w:widowControl w:val="0"/>
        <w:autoSpaceDE w:val="0"/>
        <w:autoSpaceDN w:val="0"/>
        <w:adjustRightInd w:val="0"/>
        <w:spacing w:line="240" w:lineRule="auto"/>
        <w:ind w:left="640" w:hanging="640"/>
        <w:rPr>
          <w:noProof/>
          <w:szCs w:val="24"/>
        </w:rPr>
      </w:pPr>
      <w:r w:rsidRPr="00750E68">
        <w:rPr>
          <w:noProof/>
          <w:szCs w:val="24"/>
        </w:rPr>
        <w:t>[5]</w:t>
      </w:r>
      <w:r w:rsidRPr="00750E68">
        <w:rPr>
          <w:noProof/>
          <w:szCs w:val="24"/>
        </w:rPr>
        <w:tab/>
        <w:t xml:space="preserve">B. K. Szymanski, “A simple solution to Lamport’s concurrent programming problem with linear wait,” </w:t>
      </w:r>
      <w:r w:rsidRPr="00750E68">
        <w:rPr>
          <w:i/>
          <w:iCs/>
          <w:noProof/>
          <w:szCs w:val="24"/>
        </w:rPr>
        <w:t>Proc. Int. Conf. Supercomput.</w:t>
      </w:r>
      <w:r w:rsidRPr="00750E68">
        <w:rPr>
          <w:noProof/>
          <w:szCs w:val="24"/>
        </w:rPr>
        <w:t>, vol. Part F130184, pp. 621–626, 1988.</w:t>
      </w:r>
    </w:p>
    <w:p w14:paraId="367B4F07" w14:textId="77777777" w:rsidR="00750E68" w:rsidRPr="00750E68" w:rsidRDefault="00750E68" w:rsidP="00750E68">
      <w:pPr>
        <w:widowControl w:val="0"/>
        <w:autoSpaceDE w:val="0"/>
        <w:autoSpaceDN w:val="0"/>
        <w:adjustRightInd w:val="0"/>
        <w:spacing w:line="240" w:lineRule="auto"/>
        <w:ind w:left="640" w:hanging="640"/>
        <w:rPr>
          <w:noProof/>
        </w:rPr>
      </w:pPr>
      <w:r w:rsidRPr="00750E68">
        <w:rPr>
          <w:noProof/>
          <w:szCs w:val="24"/>
        </w:rPr>
        <w:t>[6]</w:t>
      </w:r>
      <w:r w:rsidRPr="00750E68">
        <w:rPr>
          <w:noProof/>
          <w:szCs w:val="24"/>
        </w:rPr>
        <w:tab/>
        <w:t xml:space="preserve">V. Gramoli, “More than you ever wanted to know about synchronization: Synchrobench, measuring the impact of the synchronization on concurrent algorithms,” </w:t>
      </w:r>
      <w:r w:rsidRPr="00750E68">
        <w:rPr>
          <w:i/>
          <w:iCs/>
          <w:noProof/>
          <w:szCs w:val="24"/>
        </w:rPr>
        <w:t>Proc. ACM SIGPLAN Symp. Princ. Pract. Parallel Program. PPOPP</w:t>
      </w:r>
      <w:r w:rsidRPr="00750E68">
        <w:rPr>
          <w:noProof/>
          <w:szCs w:val="24"/>
        </w:rPr>
        <w:t>, vol. 2015-January, pp. 1–10, 2015.</w:t>
      </w:r>
    </w:p>
    <w:p w14:paraId="0E140BC0" w14:textId="5190A62B" w:rsidR="00D45170" w:rsidRPr="00C860A0" w:rsidRDefault="008E5D39" w:rsidP="008B6F7C">
      <w:pPr>
        <w:rPr>
          <w:lang w:val="en-US" w:eastAsia="de-AT"/>
        </w:rPr>
      </w:pPr>
      <w:r>
        <w:rPr>
          <w:lang w:val="en-US" w:eastAsia="de-AT"/>
        </w:rPr>
        <w:fldChar w:fldCharType="end"/>
      </w:r>
    </w:p>
    <w:sectPr w:rsidR="00D45170" w:rsidRPr="00C860A0" w:rsidSect="000B2A69">
      <w:footerReference w:type="default" r:id="rId10"/>
      <w:pgSz w:w="11906" w:h="16838"/>
      <w:pgMar w:top="1417"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1"/>
    </wne:keymap>
    <wne:keymap wne:kcmPrimary="0332">
      <wne:acd wne:acdName="acd0"/>
    </wne:keymap>
    <wne:keymap wne:kcmPrimary="0333">
      <wne:acd wne:acdName="acd2"/>
    </wne:keymap>
    <wne:keymap wne:kcmPrimary="0334">
      <wne:acd wne:acdName="acd3"/>
    </wne:keymap>
    <wne:keymap wne:kcmPrimary="0335">
      <wne:acd wne:acdName="acd4"/>
    </wne:keymap>
    <wne:keymap wne:kcmPrimary="0336">
      <wne:acd wne:acdName="acd5"/>
    </wne:keymap>
  </wne:keymaps>
  <wne:toolbars>
    <wne:acdManifest>
      <wne:acdEntry wne:acdName="acd0"/>
      <wne:acdEntry wne:acdName="acd1"/>
      <wne:acdEntry wne:acdName="acd2"/>
      <wne:acdEntry wne:acdName="acd3"/>
      <wne:acdEntry wne:acdName="acd4"/>
      <wne:acdEntry wne:acdName="acd5"/>
    </wne:acdManifest>
  </wne:toolbars>
  <wne:acds>
    <wne:acd wne:argValue="AgBDAG8AZABlAA==" wne:acdName="acd0" wne:fciIndexBasedOn="0065"/>
    <wne:acd wne:argValue="AQAAAAAA" wne:acdName="acd1" wne:fciIndexBasedOn="0065"/>
    <wne:acd wne:argValue="AQAAAAEA" wne:acdName="acd2" wne:fciIndexBasedOn="0065"/>
    <wne:acd wne:argValue="AQAAAAIA" wne:acdName="acd3" wne:fciIndexBasedOn="0065"/>
    <wne:acd wne:argValue="AQAAAAMA" wne:acdName="acd4" wne:fciIndexBasedOn="0065"/>
    <wne:acd wne:argValue="AgDcAGIAZQByAHMAYwBoAHIAaQBmAHQAIABmAG8AcgBtAGwAbwBzAA==" wne:acdName="acd5"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E5705E" w14:textId="77777777" w:rsidR="00C552B5" w:rsidRDefault="00C552B5" w:rsidP="00533579">
      <w:pPr>
        <w:spacing w:after="0" w:line="240" w:lineRule="auto"/>
      </w:pPr>
      <w:r>
        <w:separator/>
      </w:r>
    </w:p>
  </w:endnote>
  <w:endnote w:type="continuationSeparator" w:id="0">
    <w:p w14:paraId="386F85E2" w14:textId="77777777" w:rsidR="00C552B5" w:rsidRDefault="00C552B5" w:rsidP="0053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4434E8" w14:textId="77777777" w:rsidR="00C84F2A" w:rsidRDefault="00C84F2A" w:rsidP="00533579">
    <w:pPr>
      <w:pStyle w:val="Fuzeile"/>
      <w:jc w:val="right"/>
    </w:pPr>
    <w:r>
      <w:t xml:space="preserve">S. </w:t>
    </w:r>
    <w:r w:rsidR="006E0F0E">
      <w:fldChar w:fldCharType="begin"/>
    </w:r>
    <w:r>
      <w:instrText xml:space="preserve"> PAGE   \* MERGEFORMAT </w:instrText>
    </w:r>
    <w:r w:rsidR="006E0F0E">
      <w:fldChar w:fldCharType="separate"/>
    </w:r>
    <w:r w:rsidR="000C65D3">
      <w:rPr>
        <w:noProof/>
      </w:rPr>
      <w:t>4</w:t>
    </w:r>
    <w:r w:rsidR="006E0F0E">
      <w:fldChar w:fldCharType="end"/>
    </w:r>
    <w:r>
      <w:t xml:space="preserve"> / </w:t>
    </w:r>
    <w:fldSimple w:instr=" NUMPAGES   \* MERGEFORMAT ">
      <w:r w:rsidR="000C65D3">
        <w:rPr>
          <w:noProof/>
        </w:rPr>
        <w:t>6</w:t>
      </w:r>
    </w:fldSimple>
  </w:p>
  <w:p w14:paraId="3AAE6BF1" w14:textId="77777777" w:rsidR="00C84F2A" w:rsidRDefault="00C84F2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FDB79" w14:textId="77777777" w:rsidR="00C552B5" w:rsidRDefault="00C552B5" w:rsidP="00533579">
      <w:pPr>
        <w:spacing w:after="0" w:line="240" w:lineRule="auto"/>
      </w:pPr>
      <w:r>
        <w:separator/>
      </w:r>
    </w:p>
  </w:footnote>
  <w:footnote w:type="continuationSeparator" w:id="0">
    <w:p w14:paraId="77E2EF6C" w14:textId="77777777" w:rsidR="00C552B5" w:rsidRDefault="00C552B5" w:rsidP="00533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A5670"/>
    <w:multiLevelType w:val="hybridMultilevel"/>
    <w:tmpl w:val="7E420FBC"/>
    <w:lvl w:ilvl="0" w:tplc="7258370E">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B415B21"/>
    <w:multiLevelType w:val="hybridMultilevel"/>
    <w:tmpl w:val="0A06DB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A90C76"/>
    <w:multiLevelType w:val="hybridMultilevel"/>
    <w:tmpl w:val="FE9073B2"/>
    <w:lvl w:ilvl="0" w:tplc="BC9058D2">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0FA313B0"/>
    <w:multiLevelType w:val="hybridMultilevel"/>
    <w:tmpl w:val="D1229C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EB1CD2"/>
    <w:multiLevelType w:val="hybridMultilevel"/>
    <w:tmpl w:val="9F2AB3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9410944"/>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944795A"/>
    <w:multiLevelType w:val="hybridMultilevel"/>
    <w:tmpl w:val="6262E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C7B5A3B"/>
    <w:multiLevelType w:val="hybridMultilevel"/>
    <w:tmpl w:val="ADCE4D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D65D2F"/>
    <w:multiLevelType w:val="hybridMultilevel"/>
    <w:tmpl w:val="3F9CCE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D70A4F"/>
    <w:multiLevelType w:val="hybridMultilevel"/>
    <w:tmpl w:val="95683D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5032C57"/>
    <w:multiLevelType w:val="hybridMultilevel"/>
    <w:tmpl w:val="824060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27EF3677"/>
    <w:multiLevelType w:val="hybridMultilevel"/>
    <w:tmpl w:val="63B0F7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2E606776"/>
    <w:multiLevelType w:val="hybridMultilevel"/>
    <w:tmpl w:val="AFA625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ED1402E"/>
    <w:multiLevelType w:val="hybridMultilevel"/>
    <w:tmpl w:val="E15E7BFE"/>
    <w:lvl w:ilvl="0" w:tplc="DE9485B8">
      <w:start w:val="1"/>
      <w:numFmt w:val="bullet"/>
      <w:pStyle w:val="Listenabsatz"/>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4" w15:restartNumberingAfterBreak="0">
    <w:nsid w:val="30031260"/>
    <w:multiLevelType w:val="hybridMultilevel"/>
    <w:tmpl w:val="618A79FC"/>
    <w:lvl w:ilvl="0" w:tplc="6C9866F6">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3B7C4BAC"/>
    <w:multiLevelType w:val="hybridMultilevel"/>
    <w:tmpl w:val="78A6E0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3C9B471A"/>
    <w:multiLevelType w:val="hybridMultilevel"/>
    <w:tmpl w:val="C2921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D79F9"/>
    <w:multiLevelType w:val="multilevel"/>
    <w:tmpl w:val="957E9D2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8" w15:restartNumberingAfterBreak="0">
    <w:nsid w:val="43D46691"/>
    <w:multiLevelType w:val="hybridMultilevel"/>
    <w:tmpl w:val="58FAC2A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9434759"/>
    <w:multiLevelType w:val="hybridMultilevel"/>
    <w:tmpl w:val="E0D4B8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4D3829FE"/>
    <w:multiLevelType w:val="hybridMultilevel"/>
    <w:tmpl w:val="C4BCEDEE"/>
    <w:lvl w:ilvl="0" w:tplc="6748AA74">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521C4EE3"/>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53CD3166"/>
    <w:multiLevelType w:val="hybridMultilevel"/>
    <w:tmpl w:val="EAE60B92"/>
    <w:lvl w:ilvl="0" w:tplc="BD00396A">
      <w:start w:val="9"/>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3D8403F"/>
    <w:multiLevelType w:val="hybridMultilevel"/>
    <w:tmpl w:val="FACC31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569433B7"/>
    <w:multiLevelType w:val="hybridMultilevel"/>
    <w:tmpl w:val="402413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580A3ED5"/>
    <w:multiLevelType w:val="hybridMultilevel"/>
    <w:tmpl w:val="4C4A3F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580B75B9"/>
    <w:multiLevelType w:val="hybridMultilevel"/>
    <w:tmpl w:val="AF9C73B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5A484A78"/>
    <w:multiLevelType w:val="hybridMultilevel"/>
    <w:tmpl w:val="3984C6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8" w15:restartNumberingAfterBreak="0">
    <w:nsid w:val="66B462B8"/>
    <w:multiLevelType w:val="hybridMultilevel"/>
    <w:tmpl w:val="BB60E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3BA78DA"/>
    <w:multiLevelType w:val="hybridMultilevel"/>
    <w:tmpl w:val="88768C3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0" w15:restartNumberingAfterBreak="0">
    <w:nsid w:val="766710E1"/>
    <w:multiLevelType w:val="hybridMultilevel"/>
    <w:tmpl w:val="4CEC88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15:restartNumberingAfterBreak="0">
    <w:nsid w:val="78244EDC"/>
    <w:multiLevelType w:val="hybridMultilevel"/>
    <w:tmpl w:val="44CA67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797F41C6"/>
    <w:multiLevelType w:val="hybridMultilevel"/>
    <w:tmpl w:val="F9B8D1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F732DE4"/>
    <w:multiLevelType w:val="hybridMultilevel"/>
    <w:tmpl w:val="778CBC8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7"/>
  </w:num>
  <w:num w:numId="2">
    <w:abstractNumId w:val="13"/>
  </w:num>
  <w:num w:numId="3">
    <w:abstractNumId w:val="21"/>
  </w:num>
  <w:num w:numId="4">
    <w:abstractNumId w:val="10"/>
  </w:num>
  <w:num w:numId="5">
    <w:abstractNumId w:val="19"/>
  </w:num>
  <w:num w:numId="6">
    <w:abstractNumId w:val="16"/>
  </w:num>
  <w:num w:numId="7">
    <w:abstractNumId w:val="5"/>
  </w:num>
  <w:num w:numId="8">
    <w:abstractNumId w:val="17"/>
  </w:num>
  <w:num w:numId="9">
    <w:abstractNumId w:val="27"/>
  </w:num>
  <w:num w:numId="10">
    <w:abstractNumId w:val="17"/>
    <w:lvlOverride w:ilvl="0">
      <w:startOverride w:val="3"/>
    </w:lvlOverride>
  </w:num>
  <w:num w:numId="11">
    <w:abstractNumId w:val="25"/>
  </w:num>
  <w:num w:numId="12">
    <w:abstractNumId w:val="24"/>
  </w:num>
  <w:num w:numId="13">
    <w:abstractNumId w:val="9"/>
  </w:num>
  <w:num w:numId="14">
    <w:abstractNumId w:val="12"/>
  </w:num>
  <w:num w:numId="15">
    <w:abstractNumId w:val="22"/>
  </w:num>
  <w:num w:numId="16">
    <w:abstractNumId w:val="2"/>
  </w:num>
  <w:num w:numId="17">
    <w:abstractNumId w:val="20"/>
  </w:num>
  <w:num w:numId="18">
    <w:abstractNumId w:val="3"/>
  </w:num>
  <w:num w:numId="19">
    <w:abstractNumId w:val="23"/>
  </w:num>
  <w:num w:numId="20">
    <w:abstractNumId w:val="14"/>
  </w:num>
  <w:num w:numId="21">
    <w:abstractNumId w:val="29"/>
  </w:num>
  <w:num w:numId="22">
    <w:abstractNumId w:val="18"/>
  </w:num>
  <w:num w:numId="23">
    <w:abstractNumId w:val="33"/>
  </w:num>
  <w:num w:numId="24">
    <w:abstractNumId w:val="30"/>
  </w:num>
  <w:num w:numId="25">
    <w:abstractNumId w:val="32"/>
  </w:num>
  <w:num w:numId="26">
    <w:abstractNumId w:val="6"/>
  </w:num>
  <w:num w:numId="27">
    <w:abstractNumId w:val="4"/>
  </w:num>
  <w:num w:numId="28">
    <w:abstractNumId w:val="26"/>
  </w:num>
  <w:num w:numId="29">
    <w:abstractNumId w:val="15"/>
  </w:num>
  <w:num w:numId="30">
    <w:abstractNumId w:val="31"/>
  </w:num>
  <w:num w:numId="31">
    <w:abstractNumId w:val="11"/>
  </w:num>
  <w:num w:numId="32">
    <w:abstractNumId w:val="28"/>
  </w:num>
  <w:num w:numId="33">
    <w:abstractNumId w:val="8"/>
  </w:num>
  <w:num w:numId="34">
    <w:abstractNumId w:val="7"/>
  </w:num>
  <w:num w:numId="35">
    <w:abstractNumId w:val="1"/>
  </w:num>
  <w:num w:numId="3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322E1"/>
    <w:rsid w:val="0000249F"/>
    <w:rsid w:val="000025C6"/>
    <w:rsid w:val="0000284A"/>
    <w:rsid w:val="0000305B"/>
    <w:rsid w:val="000039DE"/>
    <w:rsid w:val="000044BC"/>
    <w:rsid w:val="00004FC0"/>
    <w:rsid w:val="00005D3B"/>
    <w:rsid w:val="000068EE"/>
    <w:rsid w:val="00006D96"/>
    <w:rsid w:val="00006D9D"/>
    <w:rsid w:val="00007A34"/>
    <w:rsid w:val="00007BFF"/>
    <w:rsid w:val="00011018"/>
    <w:rsid w:val="00011BB4"/>
    <w:rsid w:val="00011D9A"/>
    <w:rsid w:val="00012801"/>
    <w:rsid w:val="000129B6"/>
    <w:rsid w:val="000130D5"/>
    <w:rsid w:val="00015B5C"/>
    <w:rsid w:val="00016940"/>
    <w:rsid w:val="00016DCD"/>
    <w:rsid w:val="000174B0"/>
    <w:rsid w:val="0002013F"/>
    <w:rsid w:val="000202E0"/>
    <w:rsid w:val="00020E0E"/>
    <w:rsid w:val="0002163D"/>
    <w:rsid w:val="00022DE8"/>
    <w:rsid w:val="0002303D"/>
    <w:rsid w:val="00024A25"/>
    <w:rsid w:val="00024A58"/>
    <w:rsid w:val="00025EA4"/>
    <w:rsid w:val="00026165"/>
    <w:rsid w:val="00026901"/>
    <w:rsid w:val="00026C5E"/>
    <w:rsid w:val="00027119"/>
    <w:rsid w:val="0003021D"/>
    <w:rsid w:val="000304D2"/>
    <w:rsid w:val="000310BC"/>
    <w:rsid w:val="00032341"/>
    <w:rsid w:val="00032BA2"/>
    <w:rsid w:val="00032E85"/>
    <w:rsid w:val="00033108"/>
    <w:rsid w:val="00034291"/>
    <w:rsid w:val="00034EF3"/>
    <w:rsid w:val="0003519E"/>
    <w:rsid w:val="00035CC2"/>
    <w:rsid w:val="000378E3"/>
    <w:rsid w:val="00037B23"/>
    <w:rsid w:val="00037BC3"/>
    <w:rsid w:val="00037F69"/>
    <w:rsid w:val="00040040"/>
    <w:rsid w:val="00041467"/>
    <w:rsid w:val="000417C2"/>
    <w:rsid w:val="00041B20"/>
    <w:rsid w:val="000420D6"/>
    <w:rsid w:val="0004263F"/>
    <w:rsid w:val="00042953"/>
    <w:rsid w:val="00043B79"/>
    <w:rsid w:val="00044BDE"/>
    <w:rsid w:val="00045269"/>
    <w:rsid w:val="00047BE0"/>
    <w:rsid w:val="00051739"/>
    <w:rsid w:val="0005175B"/>
    <w:rsid w:val="0005486D"/>
    <w:rsid w:val="00054965"/>
    <w:rsid w:val="0005503B"/>
    <w:rsid w:val="000552E6"/>
    <w:rsid w:val="000555D0"/>
    <w:rsid w:val="00055BAC"/>
    <w:rsid w:val="00057715"/>
    <w:rsid w:val="00057D51"/>
    <w:rsid w:val="00060BC9"/>
    <w:rsid w:val="00060F2D"/>
    <w:rsid w:val="00061928"/>
    <w:rsid w:val="0006350F"/>
    <w:rsid w:val="00065F3B"/>
    <w:rsid w:val="00065F86"/>
    <w:rsid w:val="000660DA"/>
    <w:rsid w:val="0006641A"/>
    <w:rsid w:val="000664DF"/>
    <w:rsid w:val="00066A5B"/>
    <w:rsid w:val="00066B0D"/>
    <w:rsid w:val="00067049"/>
    <w:rsid w:val="00067EB0"/>
    <w:rsid w:val="0007119F"/>
    <w:rsid w:val="000713AF"/>
    <w:rsid w:val="00072B7F"/>
    <w:rsid w:val="00072CBF"/>
    <w:rsid w:val="00072E15"/>
    <w:rsid w:val="000735C0"/>
    <w:rsid w:val="00073618"/>
    <w:rsid w:val="000739B2"/>
    <w:rsid w:val="00074671"/>
    <w:rsid w:val="0007479C"/>
    <w:rsid w:val="00074A89"/>
    <w:rsid w:val="00075778"/>
    <w:rsid w:val="000759FE"/>
    <w:rsid w:val="00075A0B"/>
    <w:rsid w:val="00075C9B"/>
    <w:rsid w:val="00076008"/>
    <w:rsid w:val="000767D2"/>
    <w:rsid w:val="00077579"/>
    <w:rsid w:val="00081321"/>
    <w:rsid w:val="00081478"/>
    <w:rsid w:val="000816F9"/>
    <w:rsid w:val="00081722"/>
    <w:rsid w:val="00081CB7"/>
    <w:rsid w:val="00081D43"/>
    <w:rsid w:val="0008299D"/>
    <w:rsid w:val="00082AC3"/>
    <w:rsid w:val="00082BDC"/>
    <w:rsid w:val="000831EC"/>
    <w:rsid w:val="000837EC"/>
    <w:rsid w:val="00083A95"/>
    <w:rsid w:val="00084310"/>
    <w:rsid w:val="000848D5"/>
    <w:rsid w:val="0008556D"/>
    <w:rsid w:val="0008587E"/>
    <w:rsid w:val="000860B1"/>
    <w:rsid w:val="00086639"/>
    <w:rsid w:val="00087218"/>
    <w:rsid w:val="00087BE0"/>
    <w:rsid w:val="00090029"/>
    <w:rsid w:val="00090084"/>
    <w:rsid w:val="00090F82"/>
    <w:rsid w:val="000914DC"/>
    <w:rsid w:val="000925BA"/>
    <w:rsid w:val="000929C4"/>
    <w:rsid w:val="00094374"/>
    <w:rsid w:val="0009444D"/>
    <w:rsid w:val="00094C18"/>
    <w:rsid w:val="00094D19"/>
    <w:rsid w:val="0009565B"/>
    <w:rsid w:val="00095E2E"/>
    <w:rsid w:val="0009660D"/>
    <w:rsid w:val="00096F75"/>
    <w:rsid w:val="00097C9C"/>
    <w:rsid w:val="000A09AE"/>
    <w:rsid w:val="000A0A15"/>
    <w:rsid w:val="000A0E49"/>
    <w:rsid w:val="000A14AE"/>
    <w:rsid w:val="000A1D59"/>
    <w:rsid w:val="000A1E95"/>
    <w:rsid w:val="000A2264"/>
    <w:rsid w:val="000A22C9"/>
    <w:rsid w:val="000A282D"/>
    <w:rsid w:val="000A381D"/>
    <w:rsid w:val="000A394A"/>
    <w:rsid w:val="000A4545"/>
    <w:rsid w:val="000A4B43"/>
    <w:rsid w:val="000A4D42"/>
    <w:rsid w:val="000A516A"/>
    <w:rsid w:val="000A57C6"/>
    <w:rsid w:val="000A62D2"/>
    <w:rsid w:val="000A663D"/>
    <w:rsid w:val="000A676E"/>
    <w:rsid w:val="000A67F9"/>
    <w:rsid w:val="000A6DCA"/>
    <w:rsid w:val="000A6F9F"/>
    <w:rsid w:val="000A7198"/>
    <w:rsid w:val="000A740A"/>
    <w:rsid w:val="000B09F3"/>
    <w:rsid w:val="000B0BC6"/>
    <w:rsid w:val="000B0D53"/>
    <w:rsid w:val="000B106F"/>
    <w:rsid w:val="000B127B"/>
    <w:rsid w:val="000B12C0"/>
    <w:rsid w:val="000B16DA"/>
    <w:rsid w:val="000B2691"/>
    <w:rsid w:val="000B2A4F"/>
    <w:rsid w:val="000B2A69"/>
    <w:rsid w:val="000B2A9B"/>
    <w:rsid w:val="000B2DE2"/>
    <w:rsid w:val="000B3E8F"/>
    <w:rsid w:val="000B6529"/>
    <w:rsid w:val="000B726F"/>
    <w:rsid w:val="000B7D49"/>
    <w:rsid w:val="000C0253"/>
    <w:rsid w:val="000C09A3"/>
    <w:rsid w:val="000C1536"/>
    <w:rsid w:val="000C1BDD"/>
    <w:rsid w:val="000C28A6"/>
    <w:rsid w:val="000C29B8"/>
    <w:rsid w:val="000C2E2B"/>
    <w:rsid w:val="000C33A4"/>
    <w:rsid w:val="000C3851"/>
    <w:rsid w:val="000C4015"/>
    <w:rsid w:val="000C487E"/>
    <w:rsid w:val="000C5121"/>
    <w:rsid w:val="000C560A"/>
    <w:rsid w:val="000C65D3"/>
    <w:rsid w:val="000C667E"/>
    <w:rsid w:val="000C6A7C"/>
    <w:rsid w:val="000C7194"/>
    <w:rsid w:val="000D0486"/>
    <w:rsid w:val="000D16E1"/>
    <w:rsid w:val="000D1A0A"/>
    <w:rsid w:val="000D1C5D"/>
    <w:rsid w:val="000D241F"/>
    <w:rsid w:val="000D27AF"/>
    <w:rsid w:val="000D2A2F"/>
    <w:rsid w:val="000D2CCD"/>
    <w:rsid w:val="000D54CE"/>
    <w:rsid w:val="000D5DA1"/>
    <w:rsid w:val="000D6578"/>
    <w:rsid w:val="000D65E4"/>
    <w:rsid w:val="000D667E"/>
    <w:rsid w:val="000D7802"/>
    <w:rsid w:val="000D7A67"/>
    <w:rsid w:val="000E0E43"/>
    <w:rsid w:val="000E18F2"/>
    <w:rsid w:val="000E397F"/>
    <w:rsid w:val="000E398F"/>
    <w:rsid w:val="000E3BBB"/>
    <w:rsid w:val="000E45F1"/>
    <w:rsid w:val="000E47B1"/>
    <w:rsid w:val="000E4D36"/>
    <w:rsid w:val="000E5050"/>
    <w:rsid w:val="000E5294"/>
    <w:rsid w:val="000E55CE"/>
    <w:rsid w:val="000E5BB8"/>
    <w:rsid w:val="000E5FED"/>
    <w:rsid w:val="000E60BF"/>
    <w:rsid w:val="000E653C"/>
    <w:rsid w:val="000E6B43"/>
    <w:rsid w:val="000E79E1"/>
    <w:rsid w:val="000F08D1"/>
    <w:rsid w:val="000F106C"/>
    <w:rsid w:val="000F1300"/>
    <w:rsid w:val="000F1E64"/>
    <w:rsid w:val="000F20ED"/>
    <w:rsid w:val="000F21DA"/>
    <w:rsid w:val="000F2314"/>
    <w:rsid w:val="000F3480"/>
    <w:rsid w:val="000F3B50"/>
    <w:rsid w:val="000F3B70"/>
    <w:rsid w:val="000F4807"/>
    <w:rsid w:val="000F4809"/>
    <w:rsid w:val="000F4C81"/>
    <w:rsid w:val="000F5998"/>
    <w:rsid w:val="000F6134"/>
    <w:rsid w:val="000F6B3F"/>
    <w:rsid w:val="000F6E62"/>
    <w:rsid w:val="000F7213"/>
    <w:rsid w:val="000F7A0A"/>
    <w:rsid w:val="0010015B"/>
    <w:rsid w:val="0010069E"/>
    <w:rsid w:val="001008B7"/>
    <w:rsid w:val="00100D84"/>
    <w:rsid w:val="00100E38"/>
    <w:rsid w:val="001011C5"/>
    <w:rsid w:val="0010138B"/>
    <w:rsid w:val="001015A1"/>
    <w:rsid w:val="00101AF9"/>
    <w:rsid w:val="00102014"/>
    <w:rsid w:val="00102275"/>
    <w:rsid w:val="00102646"/>
    <w:rsid w:val="0010334C"/>
    <w:rsid w:val="00103876"/>
    <w:rsid w:val="00103944"/>
    <w:rsid w:val="00104819"/>
    <w:rsid w:val="001055BF"/>
    <w:rsid w:val="0010598B"/>
    <w:rsid w:val="00105D9D"/>
    <w:rsid w:val="0010624A"/>
    <w:rsid w:val="001064E0"/>
    <w:rsid w:val="00107444"/>
    <w:rsid w:val="00107460"/>
    <w:rsid w:val="00107F34"/>
    <w:rsid w:val="00110FC4"/>
    <w:rsid w:val="0011148A"/>
    <w:rsid w:val="00112001"/>
    <w:rsid w:val="00112303"/>
    <w:rsid w:val="0011247B"/>
    <w:rsid w:val="00112484"/>
    <w:rsid w:val="0011296D"/>
    <w:rsid w:val="00112B3B"/>
    <w:rsid w:val="00112D69"/>
    <w:rsid w:val="0011488A"/>
    <w:rsid w:val="00114BE2"/>
    <w:rsid w:val="00115AA0"/>
    <w:rsid w:val="0011630E"/>
    <w:rsid w:val="0011659C"/>
    <w:rsid w:val="001167A2"/>
    <w:rsid w:val="00117767"/>
    <w:rsid w:val="001178F8"/>
    <w:rsid w:val="00117903"/>
    <w:rsid w:val="001211B6"/>
    <w:rsid w:val="00121A97"/>
    <w:rsid w:val="00121B45"/>
    <w:rsid w:val="001225B7"/>
    <w:rsid w:val="00122D0C"/>
    <w:rsid w:val="00122DDB"/>
    <w:rsid w:val="00123280"/>
    <w:rsid w:val="001235EB"/>
    <w:rsid w:val="00123BF7"/>
    <w:rsid w:val="00124837"/>
    <w:rsid w:val="00124D2E"/>
    <w:rsid w:val="00124D5A"/>
    <w:rsid w:val="00124FDF"/>
    <w:rsid w:val="001251DA"/>
    <w:rsid w:val="0012570A"/>
    <w:rsid w:val="0012685F"/>
    <w:rsid w:val="00127673"/>
    <w:rsid w:val="00127BB5"/>
    <w:rsid w:val="00127E45"/>
    <w:rsid w:val="00130B2B"/>
    <w:rsid w:val="00131C9E"/>
    <w:rsid w:val="00132458"/>
    <w:rsid w:val="00132C4F"/>
    <w:rsid w:val="001333E6"/>
    <w:rsid w:val="0013345F"/>
    <w:rsid w:val="00133B8F"/>
    <w:rsid w:val="00134564"/>
    <w:rsid w:val="001359D0"/>
    <w:rsid w:val="00136AED"/>
    <w:rsid w:val="00137519"/>
    <w:rsid w:val="0013752D"/>
    <w:rsid w:val="00137A89"/>
    <w:rsid w:val="00140196"/>
    <w:rsid w:val="00140804"/>
    <w:rsid w:val="001421E0"/>
    <w:rsid w:val="00142DD5"/>
    <w:rsid w:val="0014322B"/>
    <w:rsid w:val="001439FD"/>
    <w:rsid w:val="00143FF8"/>
    <w:rsid w:val="00144357"/>
    <w:rsid w:val="00144509"/>
    <w:rsid w:val="00144F0E"/>
    <w:rsid w:val="00146A80"/>
    <w:rsid w:val="00147225"/>
    <w:rsid w:val="00147D3A"/>
    <w:rsid w:val="00150348"/>
    <w:rsid w:val="001503D4"/>
    <w:rsid w:val="0015045F"/>
    <w:rsid w:val="00151150"/>
    <w:rsid w:val="0015215D"/>
    <w:rsid w:val="00152679"/>
    <w:rsid w:val="001542EA"/>
    <w:rsid w:val="00154801"/>
    <w:rsid w:val="001548AD"/>
    <w:rsid w:val="001548B8"/>
    <w:rsid w:val="00154A46"/>
    <w:rsid w:val="0015599E"/>
    <w:rsid w:val="001563B4"/>
    <w:rsid w:val="00156FAA"/>
    <w:rsid w:val="001573C8"/>
    <w:rsid w:val="0015771C"/>
    <w:rsid w:val="00160215"/>
    <w:rsid w:val="00160517"/>
    <w:rsid w:val="00161BB3"/>
    <w:rsid w:val="00161BCE"/>
    <w:rsid w:val="00162857"/>
    <w:rsid w:val="001634F6"/>
    <w:rsid w:val="001638AD"/>
    <w:rsid w:val="00163FD1"/>
    <w:rsid w:val="00165233"/>
    <w:rsid w:val="001652BA"/>
    <w:rsid w:val="00166049"/>
    <w:rsid w:val="00167399"/>
    <w:rsid w:val="00167AD0"/>
    <w:rsid w:val="00170B68"/>
    <w:rsid w:val="00171211"/>
    <w:rsid w:val="00171D16"/>
    <w:rsid w:val="00171F1B"/>
    <w:rsid w:val="001727D5"/>
    <w:rsid w:val="00172B1D"/>
    <w:rsid w:val="00172CAD"/>
    <w:rsid w:val="00173C12"/>
    <w:rsid w:val="001741C1"/>
    <w:rsid w:val="00174C7A"/>
    <w:rsid w:val="00176623"/>
    <w:rsid w:val="00176BDC"/>
    <w:rsid w:val="00176C71"/>
    <w:rsid w:val="00177272"/>
    <w:rsid w:val="00177379"/>
    <w:rsid w:val="001777A4"/>
    <w:rsid w:val="001805C9"/>
    <w:rsid w:val="00180728"/>
    <w:rsid w:val="0018111B"/>
    <w:rsid w:val="001825AB"/>
    <w:rsid w:val="00182E10"/>
    <w:rsid w:val="00182F46"/>
    <w:rsid w:val="00183734"/>
    <w:rsid w:val="001840E6"/>
    <w:rsid w:val="001854B1"/>
    <w:rsid w:val="00185972"/>
    <w:rsid w:val="00186196"/>
    <w:rsid w:val="00186356"/>
    <w:rsid w:val="00187037"/>
    <w:rsid w:val="00187156"/>
    <w:rsid w:val="00187750"/>
    <w:rsid w:val="00187A7B"/>
    <w:rsid w:val="00187AA3"/>
    <w:rsid w:val="00187DE9"/>
    <w:rsid w:val="00190377"/>
    <w:rsid w:val="00190BB4"/>
    <w:rsid w:val="00190C20"/>
    <w:rsid w:val="00191349"/>
    <w:rsid w:val="001915BF"/>
    <w:rsid w:val="00191FED"/>
    <w:rsid w:val="0019236C"/>
    <w:rsid w:val="0019255C"/>
    <w:rsid w:val="001935D8"/>
    <w:rsid w:val="00195C2D"/>
    <w:rsid w:val="00196DA2"/>
    <w:rsid w:val="00197CB7"/>
    <w:rsid w:val="00197E73"/>
    <w:rsid w:val="001A0227"/>
    <w:rsid w:val="001A0CDC"/>
    <w:rsid w:val="001A16EB"/>
    <w:rsid w:val="001A182B"/>
    <w:rsid w:val="001A1B7D"/>
    <w:rsid w:val="001A44A6"/>
    <w:rsid w:val="001A484C"/>
    <w:rsid w:val="001A53F7"/>
    <w:rsid w:val="001A5FF5"/>
    <w:rsid w:val="001A7586"/>
    <w:rsid w:val="001A7E53"/>
    <w:rsid w:val="001A7F0F"/>
    <w:rsid w:val="001B0367"/>
    <w:rsid w:val="001B18E9"/>
    <w:rsid w:val="001B3281"/>
    <w:rsid w:val="001B350F"/>
    <w:rsid w:val="001B3E97"/>
    <w:rsid w:val="001B3ECD"/>
    <w:rsid w:val="001B411D"/>
    <w:rsid w:val="001B4957"/>
    <w:rsid w:val="001B4E9B"/>
    <w:rsid w:val="001B53D2"/>
    <w:rsid w:val="001B5426"/>
    <w:rsid w:val="001B5A48"/>
    <w:rsid w:val="001B5BB5"/>
    <w:rsid w:val="001B5C03"/>
    <w:rsid w:val="001B5E9A"/>
    <w:rsid w:val="001B683A"/>
    <w:rsid w:val="001B7C3E"/>
    <w:rsid w:val="001B7FDD"/>
    <w:rsid w:val="001C0054"/>
    <w:rsid w:val="001C00D6"/>
    <w:rsid w:val="001C00E5"/>
    <w:rsid w:val="001C025D"/>
    <w:rsid w:val="001C0343"/>
    <w:rsid w:val="001C139C"/>
    <w:rsid w:val="001C1D07"/>
    <w:rsid w:val="001C1D75"/>
    <w:rsid w:val="001C2F8D"/>
    <w:rsid w:val="001C3A0E"/>
    <w:rsid w:val="001C3A95"/>
    <w:rsid w:val="001C3D9C"/>
    <w:rsid w:val="001C4F36"/>
    <w:rsid w:val="001C53AA"/>
    <w:rsid w:val="001C54C7"/>
    <w:rsid w:val="001C5D14"/>
    <w:rsid w:val="001C63F4"/>
    <w:rsid w:val="001C66D9"/>
    <w:rsid w:val="001C6B4B"/>
    <w:rsid w:val="001C7D0F"/>
    <w:rsid w:val="001D09A4"/>
    <w:rsid w:val="001D0AF8"/>
    <w:rsid w:val="001D1069"/>
    <w:rsid w:val="001D15CC"/>
    <w:rsid w:val="001D1D69"/>
    <w:rsid w:val="001D3594"/>
    <w:rsid w:val="001D35AE"/>
    <w:rsid w:val="001D510B"/>
    <w:rsid w:val="001D6C7F"/>
    <w:rsid w:val="001E0B67"/>
    <w:rsid w:val="001E13E0"/>
    <w:rsid w:val="001E1C9A"/>
    <w:rsid w:val="001E1D62"/>
    <w:rsid w:val="001E257D"/>
    <w:rsid w:val="001E3260"/>
    <w:rsid w:val="001E4458"/>
    <w:rsid w:val="001E590B"/>
    <w:rsid w:val="001E61EF"/>
    <w:rsid w:val="001E6AF5"/>
    <w:rsid w:val="001F0308"/>
    <w:rsid w:val="001F0555"/>
    <w:rsid w:val="001F059F"/>
    <w:rsid w:val="001F07CD"/>
    <w:rsid w:val="001F0D39"/>
    <w:rsid w:val="001F0FF5"/>
    <w:rsid w:val="001F1235"/>
    <w:rsid w:val="001F1E28"/>
    <w:rsid w:val="001F26F8"/>
    <w:rsid w:val="001F4324"/>
    <w:rsid w:val="001F47C4"/>
    <w:rsid w:val="001F4E8C"/>
    <w:rsid w:val="001F5112"/>
    <w:rsid w:val="001F79EA"/>
    <w:rsid w:val="0020086D"/>
    <w:rsid w:val="00200AA1"/>
    <w:rsid w:val="00201585"/>
    <w:rsid w:val="0020185D"/>
    <w:rsid w:val="00201A2B"/>
    <w:rsid w:val="00201BF7"/>
    <w:rsid w:val="00201C10"/>
    <w:rsid w:val="00201F14"/>
    <w:rsid w:val="002035EF"/>
    <w:rsid w:val="00203AFB"/>
    <w:rsid w:val="00204C83"/>
    <w:rsid w:val="00205704"/>
    <w:rsid w:val="00205A03"/>
    <w:rsid w:val="00205D7D"/>
    <w:rsid w:val="00205F9C"/>
    <w:rsid w:val="00206474"/>
    <w:rsid w:val="00206484"/>
    <w:rsid w:val="002069F8"/>
    <w:rsid w:val="00206A29"/>
    <w:rsid w:val="00206C23"/>
    <w:rsid w:val="00206C2C"/>
    <w:rsid w:val="00206EA7"/>
    <w:rsid w:val="00207824"/>
    <w:rsid w:val="00210000"/>
    <w:rsid w:val="002105E9"/>
    <w:rsid w:val="002111B7"/>
    <w:rsid w:val="00211471"/>
    <w:rsid w:val="00211C67"/>
    <w:rsid w:val="00212BF4"/>
    <w:rsid w:val="0021376A"/>
    <w:rsid w:val="00214929"/>
    <w:rsid w:val="002149E1"/>
    <w:rsid w:val="00215647"/>
    <w:rsid w:val="00215A3B"/>
    <w:rsid w:val="002169C9"/>
    <w:rsid w:val="00217243"/>
    <w:rsid w:val="00220954"/>
    <w:rsid w:val="00220BC9"/>
    <w:rsid w:val="00220F0D"/>
    <w:rsid w:val="00221926"/>
    <w:rsid w:val="0022195B"/>
    <w:rsid w:val="00221B3A"/>
    <w:rsid w:val="00224375"/>
    <w:rsid w:val="00224B05"/>
    <w:rsid w:val="00226C83"/>
    <w:rsid w:val="00226EF1"/>
    <w:rsid w:val="0022752D"/>
    <w:rsid w:val="002276F6"/>
    <w:rsid w:val="002279E8"/>
    <w:rsid w:val="00227F45"/>
    <w:rsid w:val="00230F4F"/>
    <w:rsid w:val="00232F88"/>
    <w:rsid w:val="002334A6"/>
    <w:rsid w:val="00233C0C"/>
    <w:rsid w:val="00234758"/>
    <w:rsid w:val="00234EB9"/>
    <w:rsid w:val="0023504C"/>
    <w:rsid w:val="00235BC8"/>
    <w:rsid w:val="00235F1D"/>
    <w:rsid w:val="00236022"/>
    <w:rsid w:val="00236164"/>
    <w:rsid w:val="00236D67"/>
    <w:rsid w:val="002370C9"/>
    <w:rsid w:val="002379A2"/>
    <w:rsid w:val="002379B1"/>
    <w:rsid w:val="00237BAC"/>
    <w:rsid w:val="002400BC"/>
    <w:rsid w:val="00240266"/>
    <w:rsid w:val="002403E6"/>
    <w:rsid w:val="00240BE5"/>
    <w:rsid w:val="00241160"/>
    <w:rsid w:val="0024139B"/>
    <w:rsid w:val="002413E0"/>
    <w:rsid w:val="00241D53"/>
    <w:rsid w:val="0024209B"/>
    <w:rsid w:val="00242747"/>
    <w:rsid w:val="00242749"/>
    <w:rsid w:val="0024294D"/>
    <w:rsid w:val="00242B04"/>
    <w:rsid w:val="00243EF7"/>
    <w:rsid w:val="00244189"/>
    <w:rsid w:val="002443DD"/>
    <w:rsid w:val="00245523"/>
    <w:rsid w:val="002469E2"/>
    <w:rsid w:val="00246C30"/>
    <w:rsid w:val="00247325"/>
    <w:rsid w:val="00250560"/>
    <w:rsid w:val="00251349"/>
    <w:rsid w:val="0025178E"/>
    <w:rsid w:val="00251BE1"/>
    <w:rsid w:val="002521FB"/>
    <w:rsid w:val="00252976"/>
    <w:rsid w:val="00253434"/>
    <w:rsid w:val="0025382C"/>
    <w:rsid w:val="0025432A"/>
    <w:rsid w:val="0025545D"/>
    <w:rsid w:val="0025598C"/>
    <w:rsid w:val="0025735E"/>
    <w:rsid w:val="002603E3"/>
    <w:rsid w:val="00260FB2"/>
    <w:rsid w:val="00261935"/>
    <w:rsid w:val="0026327E"/>
    <w:rsid w:val="00263D37"/>
    <w:rsid w:val="002651A4"/>
    <w:rsid w:val="002651DA"/>
    <w:rsid w:val="0026577E"/>
    <w:rsid w:val="00267964"/>
    <w:rsid w:val="00267F16"/>
    <w:rsid w:val="002709D8"/>
    <w:rsid w:val="002722EF"/>
    <w:rsid w:val="00272599"/>
    <w:rsid w:val="002746A3"/>
    <w:rsid w:val="002748BD"/>
    <w:rsid w:val="00274DF2"/>
    <w:rsid w:val="00274E7D"/>
    <w:rsid w:val="0027500F"/>
    <w:rsid w:val="0027538D"/>
    <w:rsid w:val="002760CB"/>
    <w:rsid w:val="00276C58"/>
    <w:rsid w:val="002801D0"/>
    <w:rsid w:val="00280693"/>
    <w:rsid w:val="002807EA"/>
    <w:rsid w:val="00280996"/>
    <w:rsid w:val="0028126B"/>
    <w:rsid w:val="0028207C"/>
    <w:rsid w:val="0028464A"/>
    <w:rsid w:val="00284FE8"/>
    <w:rsid w:val="00285500"/>
    <w:rsid w:val="002855C2"/>
    <w:rsid w:val="002856D7"/>
    <w:rsid w:val="00285A15"/>
    <w:rsid w:val="002862F9"/>
    <w:rsid w:val="002874B7"/>
    <w:rsid w:val="00287BD0"/>
    <w:rsid w:val="00287EB8"/>
    <w:rsid w:val="00290C59"/>
    <w:rsid w:val="00290E89"/>
    <w:rsid w:val="002928CC"/>
    <w:rsid w:val="00292A99"/>
    <w:rsid w:val="00292BE9"/>
    <w:rsid w:val="00293154"/>
    <w:rsid w:val="00294384"/>
    <w:rsid w:val="0029477F"/>
    <w:rsid w:val="00295024"/>
    <w:rsid w:val="002952EE"/>
    <w:rsid w:val="002956F9"/>
    <w:rsid w:val="00295B6A"/>
    <w:rsid w:val="0029609A"/>
    <w:rsid w:val="00296224"/>
    <w:rsid w:val="002962CB"/>
    <w:rsid w:val="00297022"/>
    <w:rsid w:val="002972A4"/>
    <w:rsid w:val="002A0328"/>
    <w:rsid w:val="002A0B91"/>
    <w:rsid w:val="002A0C87"/>
    <w:rsid w:val="002A115B"/>
    <w:rsid w:val="002A15AC"/>
    <w:rsid w:val="002A1ED9"/>
    <w:rsid w:val="002A1EEF"/>
    <w:rsid w:val="002A2D21"/>
    <w:rsid w:val="002A2DA9"/>
    <w:rsid w:val="002A3782"/>
    <w:rsid w:val="002A4351"/>
    <w:rsid w:val="002A44D7"/>
    <w:rsid w:val="002A4A3E"/>
    <w:rsid w:val="002A6812"/>
    <w:rsid w:val="002A6BFF"/>
    <w:rsid w:val="002A6EB4"/>
    <w:rsid w:val="002B00B0"/>
    <w:rsid w:val="002B0206"/>
    <w:rsid w:val="002B1285"/>
    <w:rsid w:val="002B12F9"/>
    <w:rsid w:val="002B2A51"/>
    <w:rsid w:val="002B38E7"/>
    <w:rsid w:val="002B39E8"/>
    <w:rsid w:val="002B3A50"/>
    <w:rsid w:val="002B47AA"/>
    <w:rsid w:val="002B5103"/>
    <w:rsid w:val="002B5A0A"/>
    <w:rsid w:val="002B5C93"/>
    <w:rsid w:val="002B5CB9"/>
    <w:rsid w:val="002C10E6"/>
    <w:rsid w:val="002C265E"/>
    <w:rsid w:val="002C2963"/>
    <w:rsid w:val="002C2B27"/>
    <w:rsid w:val="002C314B"/>
    <w:rsid w:val="002C37AB"/>
    <w:rsid w:val="002C4198"/>
    <w:rsid w:val="002C4214"/>
    <w:rsid w:val="002C4415"/>
    <w:rsid w:val="002C451B"/>
    <w:rsid w:val="002C4D36"/>
    <w:rsid w:val="002C5EFC"/>
    <w:rsid w:val="002C6530"/>
    <w:rsid w:val="002C66BD"/>
    <w:rsid w:val="002C76E2"/>
    <w:rsid w:val="002D0890"/>
    <w:rsid w:val="002D2598"/>
    <w:rsid w:val="002D2DD8"/>
    <w:rsid w:val="002D401E"/>
    <w:rsid w:val="002D4608"/>
    <w:rsid w:val="002D489F"/>
    <w:rsid w:val="002D55BB"/>
    <w:rsid w:val="002D57FC"/>
    <w:rsid w:val="002D5F68"/>
    <w:rsid w:val="002D68B8"/>
    <w:rsid w:val="002E015B"/>
    <w:rsid w:val="002E08EE"/>
    <w:rsid w:val="002E0A90"/>
    <w:rsid w:val="002E104C"/>
    <w:rsid w:val="002E1DF5"/>
    <w:rsid w:val="002E29B2"/>
    <w:rsid w:val="002E3252"/>
    <w:rsid w:val="002E352E"/>
    <w:rsid w:val="002E383E"/>
    <w:rsid w:val="002E3899"/>
    <w:rsid w:val="002E49AB"/>
    <w:rsid w:val="002E500C"/>
    <w:rsid w:val="002E567A"/>
    <w:rsid w:val="002E5BD7"/>
    <w:rsid w:val="002E6FB0"/>
    <w:rsid w:val="002E799A"/>
    <w:rsid w:val="002F0411"/>
    <w:rsid w:val="002F0658"/>
    <w:rsid w:val="002F08DA"/>
    <w:rsid w:val="002F136A"/>
    <w:rsid w:val="002F18C7"/>
    <w:rsid w:val="002F20BD"/>
    <w:rsid w:val="002F2307"/>
    <w:rsid w:val="002F24A4"/>
    <w:rsid w:val="002F2CCC"/>
    <w:rsid w:val="002F32D0"/>
    <w:rsid w:val="002F430E"/>
    <w:rsid w:val="002F46E9"/>
    <w:rsid w:val="002F47E8"/>
    <w:rsid w:val="002F57D0"/>
    <w:rsid w:val="002F58BE"/>
    <w:rsid w:val="002F5D17"/>
    <w:rsid w:val="002F5D28"/>
    <w:rsid w:val="002F7778"/>
    <w:rsid w:val="002F7B75"/>
    <w:rsid w:val="002F7F46"/>
    <w:rsid w:val="0030005C"/>
    <w:rsid w:val="00300E5D"/>
    <w:rsid w:val="00301920"/>
    <w:rsid w:val="00302995"/>
    <w:rsid w:val="00302CA3"/>
    <w:rsid w:val="00302DF7"/>
    <w:rsid w:val="00303A78"/>
    <w:rsid w:val="0030507A"/>
    <w:rsid w:val="00305D2A"/>
    <w:rsid w:val="003066CB"/>
    <w:rsid w:val="00306DD8"/>
    <w:rsid w:val="00307447"/>
    <w:rsid w:val="003074DF"/>
    <w:rsid w:val="003077C9"/>
    <w:rsid w:val="00307A16"/>
    <w:rsid w:val="00310106"/>
    <w:rsid w:val="0031066D"/>
    <w:rsid w:val="00311673"/>
    <w:rsid w:val="00311713"/>
    <w:rsid w:val="00311C90"/>
    <w:rsid w:val="00311F56"/>
    <w:rsid w:val="00311F70"/>
    <w:rsid w:val="00312001"/>
    <w:rsid w:val="00312333"/>
    <w:rsid w:val="003129EF"/>
    <w:rsid w:val="003131A5"/>
    <w:rsid w:val="00313C16"/>
    <w:rsid w:val="00313FB2"/>
    <w:rsid w:val="00314840"/>
    <w:rsid w:val="00314AF9"/>
    <w:rsid w:val="003150D4"/>
    <w:rsid w:val="00315C7F"/>
    <w:rsid w:val="003163A2"/>
    <w:rsid w:val="003167AB"/>
    <w:rsid w:val="00316C71"/>
    <w:rsid w:val="00316C90"/>
    <w:rsid w:val="00316E2F"/>
    <w:rsid w:val="003171F9"/>
    <w:rsid w:val="00317295"/>
    <w:rsid w:val="003205FB"/>
    <w:rsid w:val="00321936"/>
    <w:rsid w:val="003219D7"/>
    <w:rsid w:val="00321E41"/>
    <w:rsid w:val="00321F8F"/>
    <w:rsid w:val="00322E91"/>
    <w:rsid w:val="00323021"/>
    <w:rsid w:val="003231AF"/>
    <w:rsid w:val="00324955"/>
    <w:rsid w:val="0032498F"/>
    <w:rsid w:val="00324ABE"/>
    <w:rsid w:val="00324E0F"/>
    <w:rsid w:val="0032549D"/>
    <w:rsid w:val="00325B75"/>
    <w:rsid w:val="003264B8"/>
    <w:rsid w:val="00326C26"/>
    <w:rsid w:val="0032742C"/>
    <w:rsid w:val="00330865"/>
    <w:rsid w:val="003313F0"/>
    <w:rsid w:val="0033141B"/>
    <w:rsid w:val="003317D8"/>
    <w:rsid w:val="003332BA"/>
    <w:rsid w:val="003338BF"/>
    <w:rsid w:val="00334584"/>
    <w:rsid w:val="0033614A"/>
    <w:rsid w:val="00336711"/>
    <w:rsid w:val="003370BA"/>
    <w:rsid w:val="00340E02"/>
    <w:rsid w:val="00341711"/>
    <w:rsid w:val="00341E04"/>
    <w:rsid w:val="00341E59"/>
    <w:rsid w:val="003422B6"/>
    <w:rsid w:val="003436DC"/>
    <w:rsid w:val="00344644"/>
    <w:rsid w:val="003457E6"/>
    <w:rsid w:val="00346470"/>
    <w:rsid w:val="00347B55"/>
    <w:rsid w:val="00351D57"/>
    <w:rsid w:val="00351EB9"/>
    <w:rsid w:val="00351F58"/>
    <w:rsid w:val="003521C8"/>
    <w:rsid w:val="00352251"/>
    <w:rsid w:val="0035305C"/>
    <w:rsid w:val="003530E8"/>
    <w:rsid w:val="003535E6"/>
    <w:rsid w:val="003537E9"/>
    <w:rsid w:val="00353B2D"/>
    <w:rsid w:val="00354C12"/>
    <w:rsid w:val="0035543B"/>
    <w:rsid w:val="0035572B"/>
    <w:rsid w:val="00355ABD"/>
    <w:rsid w:val="00355D71"/>
    <w:rsid w:val="00355F03"/>
    <w:rsid w:val="003562F7"/>
    <w:rsid w:val="0035665A"/>
    <w:rsid w:val="00356A51"/>
    <w:rsid w:val="003573CC"/>
    <w:rsid w:val="0036038E"/>
    <w:rsid w:val="00360894"/>
    <w:rsid w:val="00361677"/>
    <w:rsid w:val="0036212C"/>
    <w:rsid w:val="00362937"/>
    <w:rsid w:val="00362B04"/>
    <w:rsid w:val="00364E0B"/>
    <w:rsid w:val="0036529C"/>
    <w:rsid w:val="00365FC9"/>
    <w:rsid w:val="0036628F"/>
    <w:rsid w:val="00366D2E"/>
    <w:rsid w:val="003673FE"/>
    <w:rsid w:val="003677BA"/>
    <w:rsid w:val="00370AA7"/>
    <w:rsid w:val="00370C5A"/>
    <w:rsid w:val="00371FB3"/>
    <w:rsid w:val="0037252F"/>
    <w:rsid w:val="0037284A"/>
    <w:rsid w:val="00372B52"/>
    <w:rsid w:val="003734D8"/>
    <w:rsid w:val="0037440D"/>
    <w:rsid w:val="003749DC"/>
    <w:rsid w:val="00374BCD"/>
    <w:rsid w:val="00374BD2"/>
    <w:rsid w:val="00375C9D"/>
    <w:rsid w:val="003767F6"/>
    <w:rsid w:val="003773FF"/>
    <w:rsid w:val="003776C8"/>
    <w:rsid w:val="00377B98"/>
    <w:rsid w:val="003808FA"/>
    <w:rsid w:val="0038122A"/>
    <w:rsid w:val="00381A9D"/>
    <w:rsid w:val="00381C3E"/>
    <w:rsid w:val="00382001"/>
    <w:rsid w:val="0038316F"/>
    <w:rsid w:val="003840AE"/>
    <w:rsid w:val="00385427"/>
    <w:rsid w:val="0038545A"/>
    <w:rsid w:val="0038649E"/>
    <w:rsid w:val="0038672F"/>
    <w:rsid w:val="0038695A"/>
    <w:rsid w:val="00391167"/>
    <w:rsid w:val="00391541"/>
    <w:rsid w:val="00392569"/>
    <w:rsid w:val="00392A87"/>
    <w:rsid w:val="00392D33"/>
    <w:rsid w:val="00393064"/>
    <w:rsid w:val="00393466"/>
    <w:rsid w:val="00393A98"/>
    <w:rsid w:val="00395602"/>
    <w:rsid w:val="003959F7"/>
    <w:rsid w:val="003961CB"/>
    <w:rsid w:val="003968EB"/>
    <w:rsid w:val="00397604"/>
    <w:rsid w:val="003A05E3"/>
    <w:rsid w:val="003A09A3"/>
    <w:rsid w:val="003A18C9"/>
    <w:rsid w:val="003A2571"/>
    <w:rsid w:val="003A2867"/>
    <w:rsid w:val="003A2A2F"/>
    <w:rsid w:val="003A2FE9"/>
    <w:rsid w:val="003A3EA0"/>
    <w:rsid w:val="003A40AF"/>
    <w:rsid w:val="003A5252"/>
    <w:rsid w:val="003A655D"/>
    <w:rsid w:val="003A6AD6"/>
    <w:rsid w:val="003A7369"/>
    <w:rsid w:val="003A7DBF"/>
    <w:rsid w:val="003B0575"/>
    <w:rsid w:val="003B0A0D"/>
    <w:rsid w:val="003B10A2"/>
    <w:rsid w:val="003B23CD"/>
    <w:rsid w:val="003B2683"/>
    <w:rsid w:val="003B2770"/>
    <w:rsid w:val="003B4874"/>
    <w:rsid w:val="003B4F9C"/>
    <w:rsid w:val="003B5799"/>
    <w:rsid w:val="003B5CC6"/>
    <w:rsid w:val="003B61C8"/>
    <w:rsid w:val="003B6594"/>
    <w:rsid w:val="003B7AAA"/>
    <w:rsid w:val="003C00DF"/>
    <w:rsid w:val="003C0201"/>
    <w:rsid w:val="003C0315"/>
    <w:rsid w:val="003C071C"/>
    <w:rsid w:val="003C07AF"/>
    <w:rsid w:val="003C0B18"/>
    <w:rsid w:val="003C0B46"/>
    <w:rsid w:val="003C1998"/>
    <w:rsid w:val="003C2853"/>
    <w:rsid w:val="003C468C"/>
    <w:rsid w:val="003C4767"/>
    <w:rsid w:val="003C4C1D"/>
    <w:rsid w:val="003C567E"/>
    <w:rsid w:val="003C5725"/>
    <w:rsid w:val="003C6FAF"/>
    <w:rsid w:val="003C72E9"/>
    <w:rsid w:val="003C7432"/>
    <w:rsid w:val="003C76DA"/>
    <w:rsid w:val="003C7B23"/>
    <w:rsid w:val="003C7B8B"/>
    <w:rsid w:val="003D08A6"/>
    <w:rsid w:val="003D0A24"/>
    <w:rsid w:val="003D1792"/>
    <w:rsid w:val="003D181B"/>
    <w:rsid w:val="003D1D84"/>
    <w:rsid w:val="003D1FDC"/>
    <w:rsid w:val="003D2018"/>
    <w:rsid w:val="003D24D0"/>
    <w:rsid w:val="003D3696"/>
    <w:rsid w:val="003D36BA"/>
    <w:rsid w:val="003D4022"/>
    <w:rsid w:val="003D6733"/>
    <w:rsid w:val="003D6862"/>
    <w:rsid w:val="003D68C1"/>
    <w:rsid w:val="003D69A9"/>
    <w:rsid w:val="003D7043"/>
    <w:rsid w:val="003D7908"/>
    <w:rsid w:val="003D7D3D"/>
    <w:rsid w:val="003E0415"/>
    <w:rsid w:val="003E0EC0"/>
    <w:rsid w:val="003E1853"/>
    <w:rsid w:val="003E24BB"/>
    <w:rsid w:val="003E2701"/>
    <w:rsid w:val="003E272B"/>
    <w:rsid w:val="003E3450"/>
    <w:rsid w:val="003E3B86"/>
    <w:rsid w:val="003E45B7"/>
    <w:rsid w:val="003E4B8B"/>
    <w:rsid w:val="003E6C30"/>
    <w:rsid w:val="003F1015"/>
    <w:rsid w:val="003F148B"/>
    <w:rsid w:val="003F1949"/>
    <w:rsid w:val="003F1A80"/>
    <w:rsid w:val="003F1D37"/>
    <w:rsid w:val="003F1E7E"/>
    <w:rsid w:val="003F2D12"/>
    <w:rsid w:val="003F2E41"/>
    <w:rsid w:val="003F4206"/>
    <w:rsid w:val="003F43EA"/>
    <w:rsid w:val="003F44F1"/>
    <w:rsid w:val="003F5A1A"/>
    <w:rsid w:val="003F5F79"/>
    <w:rsid w:val="003F6044"/>
    <w:rsid w:val="003F6B24"/>
    <w:rsid w:val="003F7313"/>
    <w:rsid w:val="003F7562"/>
    <w:rsid w:val="003F760F"/>
    <w:rsid w:val="003F77F8"/>
    <w:rsid w:val="00400C14"/>
    <w:rsid w:val="00401133"/>
    <w:rsid w:val="00401D9E"/>
    <w:rsid w:val="004020EF"/>
    <w:rsid w:val="004022D5"/>
    <w:rsid w:val="004027AC"/>
    <w:rsid w:val="00402971"/>
    <w:rsid w:val="004036D6"/>
    <w:rsid w:val="00404832"/>
    <w:rsid w:val="00405677"/>
    <w:rsid w:val="00410050"/>
    <w:rsid w:val="0041036D"/>
    <w:rsid w:val="00410548"/>
    <w:rsid w:val="00410BFA"/>
    <w:rsid w:val="00410FE5"/>
    <w:rsid w:val="00411577"/>
    <w:rsid w:val="004120EA"/>
    <w:rsid w:val="00412D0F"/>
    <w:rsid w:val="004139B5"/>
    <w:rsid w:val="00414D7A"/>
    <w:rsid w:val="0041526B"/>
    <w:rsid w:val="004177F5"/>
    <w:rsid w:val="004179CA"/>
    <w:rsid w:val="004179F3"/>
    <w:rsid w:val="00417B13"/>
    <w:rsid w:val="00417F3D"/>
    <w:rsid w:val="00420200"/>
    <w:rsid w:val="00420423"/>
    <w:rsid w:val="0042090C"/>
    <w:rsid w:val="00421048"/>
    <w:rsid w:val="004222B6"/>
    <w:rsid w:val="00423D55"/>
    <w:rsid w:val="0042438D"/>
    <w:rsid w:val="00424511"/>
    <w:rsid w:val="004248D9"/>
    <w:rsid w:val="00425A99"/>
    <w:rsid w:val="00425BFF"/>
    <w:rsid w:val="00426393"/>
    <w:rsid w:val="004264BA"/>
    <w:rsid w:val="0042673A"/>
    <w:rsid w:val="00426E6D"/>
    <w:rsid w:val="004276DB"/>
    <w:rsid w:val="004301F9"/>
    <w:rsid w:val="00430B84"/>
    <w:rsid w:val="00431067"/>
    <w:rsid w:val="004312D4"/>
    <w:rsid w:val="004314F0"/>
    <w:rsid w:val="004323D2"/>
    <w:rsid w:val="004328C2"/>
    <w:rsid w:val="004331C8"/>
    <w:rsid w:val="00433970"/>
    <w:rsid w:val="00433FD2"/>
    <w:rsid w:val="004345BC"/>
    <w:rsid w:val="00435D18"/>
    <w:rsid w:val="004360F4"/>
    <w:rsid w:val="00436C40"/>
    <w:rsid w:val="0043749F"/>
    <w:rsid w:val="004376F4"/>
    <w:rsid w:val="00437A33"/>
    <w:rsid w:val="004403DA"/>
    <w:rsid w:val="00441D80"/>
    <w:rsid w:val="004427DE"/>
    <w:rsid w:val="00443CE4"/>
    <w:rsid w:val="00444826"/>
    <w:rsid w:val="00444A42"/>
    <w:rsid w:val="00444BAA"/>
    <w:rsid w:val="00444F9C"/>
    <w:rsid w:val="0044603D"/>
    <w:rsid w:val="00446446"/>
    <w:rsid w:val="0044661A"/>
    <w:rsid w:val="004468E7"/>
    <w:rsid w:val="00446935"/>
    <w:rsid w:val="00447141"/>
    <w:rsid w:val="004502EA"/>
    <w:rsid w:val="00450B12"/>
    <w:rsid w:val="00450BC1"/>
    <w:rsid w:val="00450BC2"/>
    <w:rsid w:val="00451097"/>
    <w:rsid w:val="00451234"/>
    <w:rsid w:val="00451C04"/>
    <w:rsid w:val="004520CF"/>
    <w:rsid w:val="00452D98"/>
    <w:rsid w:val="00453314"/>
    <w:rsid w:val="00454066"/>
    <w:rsid w:val="00454A32"/>
    <w:rsid w:val="00454EE8"/>
    <w:rsid w:val="00454FF8"/>
    <w:rsid w:val="004550AA"/>
    <w:rsid w:val="004565AF"/>
    <w:rsid w:val="00457B2C"/>
    <w:rsid w:val="004606FF"/>
    <w:rsid w:val="00461E5E"/>
    <w:rsid w:val="00462DF8"/>
    <w:rsid w:val="00463DAC"/>
    <w:rsid w:val="004647CE"/>
    <w:rsid w:val="00464B25"/>
    <w:rsid w:val="004676C0"/>
    <w:rsid w:val="004676E5"/>
    <w:rsid w:val="00470C08"/>
    <w:rsid w:val="00470C99"/>
    <w:rsid w:val="00471116"/>
    <w:rsid w:val="004714F4"/>
    <w:rsid w:val="00471660"/>
    <w:rsid w:val="00471AF9"/>
    <w:rsid w:val="00471B09"/>
    <w:rsid w:val="00471B7C"/>
    <w:rsid w:val="0047228C"/>
    <w:rsid w:val="004729E5"/>
    <w:rsid w:val="00472FD8"/>
    <w:rsid w:val="00473567"/>
    <w:rsid w:val="004736CA"/>
    <w:rsid w:val="004738CB"/>
    <w:rsid w:val="00473E79"/>
    <w:rsid w:val="00473EE3"/>
    <w:rsid w:val="00474040"/>
    <w:rsid w:val="00475A7B"/>
    <w:rsid w:val="00477A4A"/>
    <w:rsid w:val="0048003D"/>
    <w:rsid w:val="00480143"/>
    <w:rsid w:val="004805A3"/>
    <w:rsid w:val="0048082B"/>
    <w:rsid w:val="00480F8C"/>
    <w:rsid w:val="004824BD"/>
    <w:rsid w:val="00482C22"/>
    <w:rsid w:val="00483FA5"/>
    <w:rsid w:val="004845CE"/>
    <w:rsid w:val="00485923"/>
    <w:rsid w:val="00486D09"/>
    <w:rsid w:val="00486F58"/>
    <w:rsid w:val="00486FF1"/>
    <w:rsid w:val="00487C59"/>
    <w:rsid w:val="00490139"/>
    <w:rsid w:val="0049074E"/>
    <w:rsid w:val="00490E45"/>
    <w:rsid w:val="00491C42"/>
    <w:rsid w:val="00491F4C"/>
    <w:rsid w:val="00492B71"/>
    <w:rsid w:val="00493294"/>
    <w:rsid w:val="00493666"/>
    <w:rsid w:val="00493781"/>
    <w:rsid w:val="00493868"/>
    <w:rsid w:val="00493B4A"/>
    <w:rsid w:val="004943DF"/>
    <w:rsid w:val="00494782"/>
    <w:rsid w:val="00495562"/>
    <w:rsid w:val="004957EE"/>
    <w:rsid w:val="004962CC"/>
    <w:rsid w:val="004964F7"/>
    <w:rsid w:val="00496838"/>
    <w:rsid w:val="00496F0B"/>
    <w:rsid w:val="00496F60"/>
    <w:rsid w:val="00497218"/>
    <w:rsid w:val="004A060A"/>
    <w:rsid w:val="004A0E53"/>
    <w:rsid w:val="004A14FA"/>
    <w:rsid w:val="004A1B10"/>
    <w:rsid w:val="004A1BA8"/>
    <w:rsid w:val="004A2389"/>
    <w:rsid w:val="004A2A85"/>
    <w:rsid w:val="004A305A"/>
    <w:rsid w:val="004A3982"/>
    <w:rsid w:val="004A3DD6"/>
    <w:rsid w:val="004A4429"/>
    <w:rsid w:val="004A44D0"/>
    <w:rsid w:val="004A4D40"/>
    <w:rsid w:val="004A505E"/>
    <w:rsid w:val="004A5135"/>
    <w:rsid w:val="004A5368"/>
    <w:rsid w:val="004A59B3"/>
    <w:rsid w:val="004A5A2A"/>
    <w:rsid w:val="004A5BFB"/>
    <w:rsid w:val="004A6BD6"/>
    <w:rsid w:val="004A728B"/>
    <w:rsid w:val="004B11AE"/>
    <w:rsid w:val="004B17F2"/>
    <w:rsid w:val="004B1EBF"/>
    <w:rsid w:val="004B297B"/>
    <w:rsid w:val="004B338C"/>
    <w:rsid w:val="004B3783"/>
    <w:rsid w:val="004B3BDB"/>
    <w:rsid w:val="004B48B4"/>
    <w:rsid w:val="004B52F6"/>
    <w:rsid w:val="004B657F"/>
    <w:rsid w:val="004B6FBE"/>
    <w:rsid w:val="004B75E6"/>
    <w:rsid w:val="004B7E07"/>
    <w:rsid w:val="004B7F16"/>
    <w:rsid w:val="004C0F49"/>
    <w:rsid w:val="004C1425"/>
    <w:rsid w:val="004C16B0"/>
    <w:rsid w:val="004C2813"/>
    <w:rsid w:val="004C565D"/>
    <w:rsid w:val="004C5931"/>
    <w:rsid w:val="004C62F6"/>
    <w:rsid w:val="004C78A7"/>
    <w:rsid w:val="004C7BF9"/>
    <w:rsid w:val="004D00B1"/>
    <w:rsid w:val="004D04C3"/>
    <w:rsid w:val="004D0644"/>
    <w:rsid w:val="004D0F4B"/>
    <w:rsid w:val="004D1227"/>
    <w:rsid w:val="004D174C"/>
    <w:rsid w:val="004D2AF8"/>
    <w:rsid w:val="004D33EF"/>
    <w:rsid w:val="004D3652"/>
    <w:rsid w:val="004D36CD"/>
    <w:rsid w:val="004D414D"/>
    <w:rsid w:val="004D42EB"/>
    <w:rsid w:val="004D4B95"/>
    <w:rsid w:val="004D4E43"/>
    <w:rsid w:val="004D5723"/>
    <w:rsid w:val="004D696F"/>
    <w:rsid w:val="004D6AB2"/>
    <w:rsid w:val="004D706D"/>
    <w:rsid w:val="004D7C7E"/>
    <w:rsid w:val="004D7DC6"/>
    <w:rsid w:val="004E0909"/>
    <w:rsid w:val="004E1188"/>
    <w:rsid w:val="004E1291"/>
    <w:rsid w:val="004E1717"/>
    <w:rsid w:val="004E18C8"/>
    <w:rsid w:val="004E18E4"/>
    <w:rsid w:val="004E1DCD"/>
    <w:rsid w:val="004E2550"/>
    <w:rsid w:val="004E3B2F"/>
    <w:rsid w:val="004E42CE"/>
    <w:rsid w:val="004E4305"/>
    <w:rsid w:val="004E45EF"/>
    <w:rsid w:val="004E470C"/>
    <w:rsid w:val="004E4998"/>
    <w:rsid w:val="004E5727"/>
    <w:rsid w:val="004E6A26"/>
    <w:rsid w:val="004E6A75"/>
    <w:rsid w:val="004E76CE"/>
    <w:rsid w:val="004E7F64"/>
    <w:rsid w:val="004F00C4"/>
    <w:rsid w:val="004F0477"/>
    <w:rsid w:val="004F138F"/>
    <w:rsid w:val="004F18DE"/>
    <w:rsid w:val="004F1AE2"/>
    <w:rsid w:val="004F2566"/>
    <w:rsid w:val="004F26AA"/>
    <w:rsid w:val="004F3602"/>
    <w:rsid w:val="004F3B05"/>
    <w:rsid w:val="004F4099"/>
    <w:rsid w:val="004F43F0"/>
    <w:rsid w:val="004F4FF5"/>
    <w:rsid w:val="004F50C5"/>
    <w:rsid w:val="004F5173"/>
    <w:rsid w:val="004F5201"/>
    <w:rsid w:val="004F6100"/>
    <w:rsid w:val="004F640A"/>
    <w:rsid w:val="004F6F6B"/>
    <w:rsid w:val="004F7083"/>
    <w:rsid w:val="004F787E"/>
    <w:rsid w:val="004F7981"/>
    <w:rsid w:val="004F7D15"/>
    <w:rsid w:val="004F7E93"/>
    <w:rsid w:val="00500144"/>
    <w:rsid w:val="00500771"/>
    <w:rsid w:val="00500DDC"/>
    <w:rsid w:val="00500EF3"/>
    <w:rsid w:val="00501063"/>
    <w:rsid w:val="00501140"/>
    <w:rsid w:val="005021BF"/>
    <w:rsid w:val="00502495"/>
    <w:rsid w:val="00503407"/>
    <w:rsid w:val="00503EBC"/>
    <w:rsid w:val="00503F4A"/>
    <w:rsid w:val="0050404A"/>
    <w:rsid w:val="005041A5"/>
    <w:rsid w:val="005042B7"/>
    <w:rsid w:val="00504522"/>
    <w:rsid w:val="005045F2"/>
    <w:rsid w:val="005052E9"/>
    <w:rsid w:val="00505BE3"/>
    <w:rsid w:val="00505D24"/>
    <w:rsid w:val="00506077"/>
    <w:rsid w:val="00506AAF"/>
    <w:rsid w:val="00506EA7"/>
    <w:rsid w:val="00507104"/>
    <w:rsid w:val="005073CB"/>
    <w:rsid w:val="005075CD"/>
    <w:rsid w:val="00510072"/>
    <w:rsid w:val="00510118"/>
    <w:rsid w:val="005106A3"/>
    <w:rsid w:val="00510DAC"/>
    <w:rsid w:val="0051119C"/>
    <w:rsid w:val="005113F4"/>
    <w:rsid w:val="00511761"/>
    <w:rsid w:val="0051233D"/>
    <w:rsid w:val="005129AD"/>
    <w:rsid w:val="00512C9C"/>
    <w:rsid w:val="00513277"/>
    <w:rsid w:val="00513706"/>
    <w:rsid w:val="005137F5"/>
    <w:rsid w:val="005139D7"/>
    <w:rsid w:val="00513AB6"/>
    <w:rsid w:val="00515152"/>
    <w:rsid w:val="005154BF"/>
    <w:rsid w:val="00515A17"/>
    <w:rsid w:val="00515DC7"/>
    <w:rsid w:val="0051671D"/>
    <w:rsid w:val="0051680A"/>
    <w:rsid w:val="00516993"/>
    <w:rsid w:val="00516B1E"/>
    <w:rsid w:val="005176F2"/>
    <w:rsid w:val="00517B31"/>
    <w:rsid w:val="00521053"/>
    <w:rsid w:val="0052151A"/>
    <w:rsid w:val="00521759"/>
    <w:rsid w:val="00522A90"/>
    <w:rsid w:val="00522F17"/>
    <w:rsid w:val="00523135"/>
    <w:rsid w:val="00523C29"/>
    <w:rsid w:val="00524785"/>
    <w:rsid w:val="00526A7A"/>
    <w:rsid w:val="00527CEE"/>
    <w:rsid w:val="0053046B"/>
    <w:rsid w:val="0053083C"/>
    <w:rsid w:val="0053192A"/>
    <w:rsid w:val="0053213D"/>
    <w:rsid w:val="00532BD2"/>
    <w:rsid w:val="00533544"/>
    <w:rsid w:val="00533579"/>
    <w:rsid w:val="005335E0"/>
    <w:rsid w:val="00533ED8"/>
    <w:rsid w:val="00534441"/>
    <w:rsid w:val="00534444"/>
    <w:rsid w:val="005344A6"/>
    <w:rsid w:val="00534588"/>
    <w:rsid w:val="005346C3"/>
    <w:rsid w:val="00534710"/>
    <w:rsid w:val="005356A5"/>
    <w:rsid w:val="005363C4"/>
    <w:rsid w:val="0053684D"/>
    <w:rsid w:val="005371D9"/>
    <w:rsid w:val="00537612"/>
    <w:rsid w:val="0054087B"/>
    <w:rsid w:val="00540BBB"/>
    <w:rsid w:val="00541306"/>
    <w:rsid w:val="00541C44"/>
    <w:rsid w:val="00542724"/>
    <w:rsid w:val="00543D97"/>
    <w:rsid w:val="0054475A"/>
    <w:rsid w:val="00545347"/>
    <w:rsid w:val="00545BD2"/>
    <w:rsid w:val="00545E23"/>
    <w:rsid w:val="00546D2F"/>
    <w:rsid w:val="00547A9E"/>
    <w:rsid w:val="00550562"/>
    <w:rsid w:val="00550D3E"/>
    <w:rsid w:val="00551068"/>
    <w:rsid w:val="005515BC"/>
    <w:rsid w:val="00552F97"/>
    <w:rsid w:val="00553E2A"/>
    <w:rsid w:val="00554344"/>
    <w:rsid w:val="005552F2"/>
    <w:rsid w:val="00555777"/>
    <w:rsid w:val="005567C8"/>
    <w:rsid w:val="00556A18"/>
    <w:rsid w:val="00556A70"/>
    <w:rsid w:val="0056054E"/>
    <w:rsid w:val="0056064D"/>
    <w:rsid w:val="00560CB9"/>
    <w:rsid w:val="00560E67"/>
    <w:rsid w:val="00560EB2"/>
    <w:rsid w:val="00561049"/>
    <w:rsid w:val="00561D15"/>
    <w:rsid w:val="005623E7"/>
    <w:rsid w:val="00563BBD"/>
    <w:rsid w:val="0056443B"/>
    <w:rsid w:val="0056451C"/>
    <w:rsid w:val="00564621"/>
    <w:rsid w:val="00564990"/>
    <w:rsid w:val="00565A2B"/>
    <w:rsid w:val="00565B72"/>
    <w:rsid w:val="00566545"/>
    <w:rsid w:val="0056656E"/>
    <w:rsid w:val="00567107"/>
    <w:rsid w:val="00567190"/>
    <w:rsid w:val="00567C0C"/>
    <w:rsid w:val="00567CB5"/>
    <w:rsid w:val="00567CDC"/>
    <w:rsid w:val="0057002D"/>
    <w:rsid w:val="00570042"/>
    <w:rsid w:val="00570179"/>
    <w:rsid w:val="0057062E"/>
    <w:rsid w:val="00571161"/>
    <w:rsid w:val="0057167B"/>
    <w:rsid w:val="005719F1"/>
    <w:rsid w:val="00571AF1"/>
    <w:rsid w:val="00573008"/>
    <w:rsid w:val="00573596"/>
    <w:rsid w:val="00573710"/>
    <w:rsid w:val="00573B78"/>
    <w:rsid w:val="00574585"/>
    <w:rsid w:val="005747A9"/>
    <w:rsid w:val="00574D24"/>
    <w:rsid w:val="00574F70"/>
    <w:rsid w:val="00575221"/>
    <w:rsid w:val="00575709"/>
    <w:rsid w:val="00575BD5"/>
    <w:rsid w:val="00575CC4"/>
    <w:rsid w:val="00575F2B"/>
    <w:rsid w:val="005768C5"/>
    <w:rsid w:val="00576F7A"/>
    <w:rsid w:val="005776F4"/>
    <w:rsid w:val="00577B01"/>
    <w:rsid w:val="00580045"/>
    <w:rsid w:val="00580286"/>
    <w:rsid w:val="00580E34"/>
    <w:rsid w:val="00581FAE"/>
    <w:rsid w:val="005826A5"/>
    <w:rsid w:val="00583C04"/>
    <w:rsid w:val="005841D7"/>
    <w:rsid w:val="005846B4"/>
    <w:rsid w:val="00584DD9"/>
    <w:rsid w:val="0058599A"/>
    <w:rsid w:val="00586C83"/>
    <w:rsid w:val="0059021D"/>
    <w:rsid w:val="00590305"/>
    <w:rsid w:val="005904FE"/>
    <w:rsid w:val="00590A63"/>
    <w:rsid w:val="005920E6"/>
    <w:rsid w:val="005925A6"/>
    <w:rsid w:val="005932B8"/>
    <w:rsid w:val="00593F8B"/>
    <w:rsid w:val="00594397"/>
    <w:rsid w:val="005944B6"/>
    <w:rsid w:val="00594D69"/>
    <w:rsid w:val="00595EF1"/>
    <w:rsid w:val="005961BA"/>
    <w:rsid w:val="005969EC"/>
    <w:rsid w:val="00596EF2"/>
    <w:rsid w:val="00597349"/>
    <w:rsid w:val="00597A71"/>
    <w:rsid w:val="00597D34"/>
    <w:rsid w:val="005A0454"/>
    <w:rsid w:val="005A096D"/>
    <w:rsid w:val="005A15EA"/>
    <w:rsid w:val="005A1D6E"/>
    <w:rsid w:val="005A1EF8"/>
    <w:rsid w:val="005A3455"/>
    <w:rsid w:val="005A4C63"/>
    <w:rsid w:val="005A50C4"/>
    <w:rsid w:val="005A5490"/>
    <w:rsid w:val="005A5913"/>
    <w:rsid w:val="005A5DCE"/>
    <w:rsid w:val="005A6043"/>
    <w:rsid w:val="005A6596"/>
    <w:rsid w:val="005A70D5"/>
    <w:rsid w:val="005B0175"/>
    <w:rsid w:val="005B018A"/>
    <w:rsid w:val="005B1034"/>
    <w:rsid w:val="005B1EB5"/>
    <w:rsid w:val="005B3B31"/>
    <w:rsid w:val="005B4353"/>
    <w:rsid w:val="005B489D"/>
    <w:rsid w:val="005B48DC"/>
    <w:rsid w:val="005B4D1A"/>
    <w:rsid w:val="005B5957"/>
    <w:rsid w:val="005B598A"/>
    <w:rsid w:val="005B5F71"/>
    <w:rsid w:val="005B67EF"/>
    <w:rsid w:val="005B681F"/>
    <w:rsid w:val="005B685F"/>
    <w:rsid w:val="005B6B55"/>
    <w:rsid w:val="005B7133"/>
    <w:rsid w:val="005B71A6"/>
    <w:rsid w:val="005B78B2"/>
    <w:rsid w:val="005C023D"/>
    <w:rsid w:val="005C0EDD"/>
    <w:rsid w:val="005C1B03"/>
    <w:rsid w:val="005C1DCD"/>
    <w:rsid w:val="005C2602"/>
    <w:rsid w:val="005C3072"/>
    <w:rsid w:val="005C3B8F"/>
    <w:rsid w:val="005C4D49"/>
    <w:rsid w:val="005C6444"/>
    <w:rsid w:val="005C7BEF"/>
    <w:rsid w:val="005D0157"/>
    <w:rsid w:val="005D103F"/>
    <w:rsid w:val="005D1563"/>
    <w:rsid w:val="005D1826"/>
    <w:rsid w:val="005D2B12"/>
    <w:rsid w:val="005D35E5"/>
    <w:rsid w:val="005D3D49"/>
    <w:rsid w:val="005D3DE9"/>
    <w:rsid w:val="005D4840"/>
    <w:rsid w:val="005D4892"/>
    <w:rsid w:val="005D6219"/>
    <w:rsid w:val="005D63CE"/>
    <w:rsid w:val="005D6852"/>
    <w:rsid w:val="005D6FD0"/>
    <w:rsid w:val="005D73E5"/>
    <w:rsid w:val="005D7417"/>
    <w:rsid w:val="005D777D"/>
    <w:rsid w:val="005D7A36"/>
    <w:rsid w:val="005D7B0A"/>
    <w:rsid w:val="005E034E"/>
    <w:rsid w:val="005E09CE"/>
    <w:rsid w:val="005E1A7E"/>
    <w:rsid w:val="005E1CD4"/>
    <w:rsid w:val="005E2E5C"/>
    <w:rsid w:val="005E4113"/>
    <w:rsid w:val="005E4BBE"/>
    <w:rsid w:val="005E4D92"/>
    <w:rsid w:val="005E50FD"/>
    <w:rsid w:val="005E56D6"/>
    <w:rsid w:val="005E6150"/>
    <w:rsid w:val="005E6914"/>
    <w:rsid w:val="005E7707"/>
    <w:rsid w:val="005E78B5"/>
    <w:rsid w:val="005F0429"/>
    <w:rsid w:val="005F2830"/>
    <w:rsid w:val="005F2913"/>
    <w:rsid w:val="005F43C0"/>
    <w:rsid w:val="005F4A7F"/>
    <w:rsid w:val="005F4E7A"/>
    <w:rsid w:val="005F50AA"/>
    <w:rsid w:val="005F5571"/>
    <w:rsid w:val="005F5948"/>
    <w:rsid w:val="005F6EDB"/>
    <w:rsid w:val="005F6FB9"/>
    <w:rsid w:val="00600016"/>
    <w:rsid w:val="00600044"/>
    <w:rsid w:val="00600BB6"/>
    <w:rsid w:val="0060109F"/>
    <w:rsid w:val="006015A5"/>
    <w:rsid w:val="006033E6"/>
    <w:rsid w:val="00603BAB"/>
    <w:rsid w:val="006048E5"/>
    <w:rsid w:val="00605478"/>
    <w:rsid w:val="0060547B"/>
    <w:rsid w:val="006055AD"/>
    <w:rsid w:val="00605C19"/>
    <w:rsid w:val="00605E7A"/>
    <w:rsid w:val="00606275"/>
    <w:rsid w:val="00606354"/>
    <w:rsid w:val="00606A27"/>
    <w:rsid w:val="00607EB6"/>
    <w:rsid w:val="00610790"/>
    <w:rsid w:val="006109C5"/>
    <w:rsid w:val="00612D8F"/>
    <w:rsid w:val="00613285"/>
    <w:rsid w:val="006145F5"/>
    <w:rsid w:val="00614EC2"/>
    <w:rsid w:val="006172BE"/>
    <w:rsid w:val="006179C6"/>
    <w:rsid w:val="0062093D"/>
    <w:rsid w:val="00620C12"/>
    <w:rsid w:val="00620C4D"/>
    <w:rsid w:val="006220B1"/>
    <w:rsid w:val="00622787"/>
    <w:rsid w:val="006232C1"/>
    <w:rsid w:val="00623667"/>
    <w:rsid w:val="00623771"/>
    <w:rsid w:val="0062398D"/>
    <w:rsid w:val="006245F4"/>
    <w:rsid w:val="006250D9"/>
    <w:rsid w:val="00625349"/>
    <w:rsid w:val="006254D8"/>
    <w:rsid w:val="00625F77"/>
    <w:rsid w:val="006267D9"/>
    <w:rsid w:val="00626BCB"/>
    <w:rsid w:val="00627502"/>
    <w:rsid w:val="00627581"/>
    <w:rsid w:val="00627E51"/>
    <w:rsid w:val="00627E63"/>
    <w:rsid w:val="006300C5"/>
    <w:rsid w:val="00630A95"/>
    <w:rsid w:val="00631097"/>
    <w:rsid w:val="00631B3A"/>
    <w:rsid w:val="006324E1"/>
    <w:rsid w:val="006324F4"/>
    <w:rsid w:val="00632F63"/>
    <w:rsid w:val="00634B2A"/>
    <w:rsid w:val="00635064"/>
    <w:rsid w:val="00635FE8"/>
    <w:rsid w:val="00636BF4"/>
    <w:rsid w:val="00637286"/>
    <w:rsid w:val="0063793B"/>
    <w:rsid w:val="00640169"/>
    <w:rsid w:val="00640E48"/>
    <w:rsid w:val="006417D0"/>
    <w:rsid w:val="006417DC"/>
    <w:rsid w:val="00641C7F"/>
    <w:rsid w:val="00642346"/>
    <w:rsid w:val="00643182"/>
    <w:rsid w:val="0064330C"/>
    <w:rsid w:val="0064363C"/>
    <w:rsid w:val="006437CD"/>
    <w:rsid w:val="00643918"/>
    <w:rsid w:val="0064456D"/>
    <w:rsid w:val="0064474A"/>
    <w:rsid w:val="00644963"/>
    <w:rsid w:val="00644976"/>
    <w:rsid w:val="00644AF0"/>
    <w:rsid w:val="00645054"/>
    <w:rsid w:val="00645826"/>
    <w:rsid w:val="00645E58"/>
    <w:rsid w:val="00645FE7"/>
    <w:rsid w:val="00646578"/>
    <w:rsid w:val="006469D4"/>
    <w:rsid w:val="00646BB2"/>
    <w:rsid w:val="0064731A"/>
    <w:rsid w:val="006501DC"/>
    <w:rsid w:val="006506DE"/>
    <w:rsid w:val="00650C6C"/>
    <w:rsid w:val="00651C8C"/>
    <w:rsid w:val="00652A96"/>
    <w:rsid w:val="006533F8"/>
    <w:rsid w:val="0065489E"/>
    <w:rsid w:val="00654A77"/>
    <w:rsid w:val="00654E4F"/>
    <w:rsid w:val="006552C6"/>
    <w:rsid w:val="00655B24"/>
    <w:rsid w:val="00655E3C"/>
    <w:rsid w:val="00660809"/>
    <w:rsid w:val="0066105D"/>
    <w:rsid w:val="006613ED"/>
    <w:rsid w:val="00661D40"/>
    <w:rsid w:val="00662655"/>
    <w:rsid w:val="00662DEC"/>
    <w:rsid w:val="00663341"/>
    <w:rsid w:val="00663938"/>
    <w:rsid w:val="006640C1"/>
    <w:rsid w:val="00664CC3"/>
    <w:rsid w:val="00664EAA"/>
    <w:rsid w:val="00665430"/>
    <w:rsid w:val="006657DD"/>
    <w:rsid w:val="006657FE"/>
    <w:rsid w:val="00665EA0"/>
    <w:rsid w:val="00666312"/>
    <w:rsid w:val="0066652C"/>
    <w:rsid w:val="00666CD3"/>
    <w:rsid w:val="00666D0E"/>
    <w:rsid w:val="00666D9F"/>
    <w:rsid w:val="00666E6E"/>
    <w:rsid w:val="00666F66"/>
    <w:rsid w:val="0066796B"/>
    <w:rsid w:val="006708E3"/>
    <w:rsid w:val="00670E88"/>
    <w:rsid w:val="00671C67"/>
    <w:rsid w:val="0067213E"/>
    <w:rsid w:val="0067233D"/>
    <w:rsid w:val="006730BB"/>
    <w:rsid w:val="00673E6D"/>
    <w:rsid w:val="00674342"/>
    <w:rsid w:val="0067462C"/>
    <w:rsid w:val="00674DA0"/>
    <w:rsid w:val="00675196"/>
    <w:rsid w:val="0067569D"/>
    <w:rsid w:val="00675782"/>
    <w:rsid w:val="006758D5"/>
    <w:rsid w:val="00677E06"/>
    <w:rsid w:val="00681016"/>
    <w:rsid w:val="006812D1"/>
    <w:rsid w:val="00683366"/>
    <w:rsid w:val="0068456A"/>
    <w:rsid w:val="00684A81"/>
    <w:rsid w:val="00685656"/>
    <w:rsid w:val="00685A02"/>
    <w:rsid w:val="00685F41"/>
    <w:rsid w:val="006860C2"/>
    <w:rsid w:val="006864DF"/>
    <w:rsid w:val="00686FC2"/>
    <w:rsid w:val="00687074"/>
    <w:rsid w:val="006871BD"/>
    <w:rsid w:val="00687D7E"/>
    <w:rsid w:val="00693022"/>
    <w:rsid w:val="006931BC"/>
    <w:rsid w:val="0069401F"/>
    <w:rsid w:val="006946E1"/>
    <w:rsid w:val="00694A3C"/>
    <w:rsid w:val="00694B3B"/>
    <w:rsid w:val="00695FBF"/>
    <w:rsid w:val="006963CF"/>
    <w:rsid w:val="00696547"/>
    <w:rsid w:val="0069665C"/>
    <w:rsid w:val="00696FB0"/>
    <w:rsid w:val="0069714A"/>
    <w:rsid w:val="00697298"/>
    <w:rsid w:val="00697D9A"/>
    <w:rsid w:val="006A1182"/>
    <w:rsid w:val="006A14F0"/>
    <w:rsid w:val="006A17D2"/>
    <w:rsid w:val="006A18DA"/>
    <w:rsid w:val="006A1EE7"/>
    <w:rsid w:val="006A1F45"/>
    <w:rsid w:val="006A2ACF"/>
    <w:rsid w:val="006A2F90"/>
    <w:rsid w:val="006A3674"/>
    <w:rsid w:val="006A3962"/>
    <w:rsid w:val="006A3A4A"/>
    <w:rsid w:val="006A6309"/>
    <w:rsid w:val="006A73AD"/>
    <w:rsid w:val="006A746C"/>
    <w:rsid w:val="006A7BA4"/>
    <w:rsid w:val="006A7D40"/>
    <w:rsid w:val="006B0012"/>
    <w:rsid w:val="006B01C0"/>
    <w:rsid w:val="006B05D9"/>
    <w:rsid w:val="006B0989"/>
    <w:rsid w:val="006B0AE2"/>
    <w:rsid w:val="006B11A1"/>
    <w:rsid w:val="006B1D8F"/>
    <w:rsid w:val="006B2620"/>
    <w:rsid w:val="006B2E80"/>
    <w:rsid w:val="006B3383"/>
    <w:rsid w:val="006B3553"/>
    <w:rsid w:val="006B39AF"/>
    <w:rsid w:val="006B3F8C"/>
    <w:rsid w:val="006B4530"/>
    <w:rsid w:val="006B46E1"/>
    <w:rsid w:val="006B6415"/>
    <w:rsid w:val="006C0B94"/>
    <w:rsid w:val="006C1204"/>
    <w:rsid w:val="006C2511"/>
    <w:rsid w:val="006C2797"/>
    <w:rsid w:val="006C2964"/>
    <w:rsid w:val="006C2B2F"/>
    <w:rsid w:val="006C2E5B"/>
    <w:rsid w:val="006C352A"/>
    <w:rsid w:val="006C38F8"/>
    <w:rsid w:val="006C39BC"/>
    <w:rsid w:val="006C4BCB"/>
    <w:rsid w:val="006C56E4"/>
    <w:rsid w:val="006C59EC"/>
    <w:rsid w:val="006C5BE5"/>
    <w:rsid w:val="006C62CD"/>
    <w:rsid w:val="006C7138"/>
    <w:rsid w:val="006D0F4A"/>
    <w:rsid w:val="006D118D"/>
    <w:rsid w:val="006D22FF"/>
    <w:rsid w:val="006D236D"/>
    <w:rsid w:val="006D3C18"/>
    <w:rsid w:val="006D4C36"/>
    <w:rsid w:val="006D4D05"/>
    <w:rsid w:val="006D4EB8"/>
    <w:rsid w:val="006D5217"/>
    <w:rsid w:val="006D6824"/>
    <w:rsid w:val="006D7710"/>
    <w:rsid w:val="006D7C16"/>
    <w:rsid w:val="006E0F0E"/>
    <w:rsid w:val="006E2085"/>
    <w:rsid w:val="006E2FD9"/>
    <w:rsid w:val="006E3CCA"/>
    <w:rsid w:val="006E436B"/>
    <w:rsid w:val="006E480F"/>
    <w:rsid w:val="006E5943"/>
    <w:rsid w:val="006E6EEC"/>
    <w:rsid w:val="006E79CF"/>
    <w:rsid w:val="006F0818"/>
    <w:rsid w:val="006F0E0A"/>
    <w:rsid w:val="006F118F"/>
    <w:rsid w:val="006F11DC"/>
    <w:rsid w:val="006F12C9"/>
    <w:rsid w:val="006F16C5"/>
    <w:rsid w:val="006F2001"/>
    <w:rsid w:val="006F29DA"/>
    <w:rsid w:val="006F2AD7"/>
    <w:rsid w:val="006F337A"/>
    <w:rsid w:val="006F3E60"/>
    <w:rsid w:val="006F44E1"/>
    <w:rsid w:val="006F4B64"/>
    <w:rsid w:val="006F4F11"/>
    <w:rsid w:val="006F6201"/>
    <w:rsid w:val="006F6B5D"/>
    <w:rsid w:val="006F7277"/>
    <w:rsid w:val="0070158A"/>
    <w:rsid w:val="00701D52"/>
    <w:rsid w:val="00702113"/>
    <w:rsid w:val="00702417"/>
    <w:rsid w:val="00702820"/>
    <w:rsid w:val="00702E67"/>
    <w:rsid w:val="007041DE"/>
    <w:rsid w:val="00704ED1"/>
    <w:rsid w:val="0070625A"/>
    <w:rsid w:val="007066C6"/>
    <w:rsid w:val="00707144"/>
    <w:rsid w:val="007072F8"/>
    <w:rsid w:val="007078DB"/>
    <w:rsid w:val="007100A9"/>
    <w:rsid w:val="007108CA"/>
    <w:rsid w:val="00713F19"/>
    <w:rsid w:val="0071426F"/>
    <w:rsid w:val="00714DB6"/>
    <w:rsid w:val="0071717F"/>
    <w:rsid w:val="007171AB"/>
    <w:rsid w:val="00717E29"/>
    <w:rsid w:val="007204AB"/>
    <w:rsid w:val="00720651"/>
    <w:rsid w:val="007207FB"/>
    <w:rsid w:val="00721089"/>
    <w:rsid w:val="007213C4"/>
    <w:rsid w:val="00722F38"/>
    <w:rsid w:val="00723679"/>
    <w:rsid w:val="00723C20"/>
    <w:rsid w:val="00723CF6"/>
    <w:rsid w:val="007243A1"/>
    <w:rsid w:val="00724617"/>
    <w:rsid w:val="00724ABE"/>
    <w:rsid w:val="00724CEF"/>
    <w:rsid w:val="007254EA"/>
    <w:rsid w:val="00725532"/>
    <w:rsid w:val="00726BD8"/>
    <w:rsid w:val="00726F8C"/>
    <w:rsid w:val="0072741A"/>
    <w:rsid w:val="00727533"/>
    <w:rsid w:val="00727BF6"/>
    <w:rsid w:val="00730182"/>
    <w:rsid w:val="00731382"/>
    <w:rsid w:val="00731F83"/>
    <w:rsid w:val="007330D2"/>
    <w:rsid w:val="007349DA"/>
    <w:rsid w:val="00734F17"/>
    <w:rsid w:val="007352AE"/>
    <w:rsid w:val="00735F75"/>
    <w:rsid w:val="00736054"/>
    <w:rsid w:val="007360E7"/>
    <w:rsid w:val="0073612F"/>
    <w:rsid w:val="00736B0D"/>
    <w:rsid w:val="00736E7C"/>
    <w:rsid w:val="00737234"/>
    <w:rsid w:val="007372EC"/>
    <w:rsid w:val="00737B2A"/>
    <w:rsid w:val="00737B6C"/>
    <w:rsid w:val="0074022C"/>
    <w:rsid w:val="00740EF5"/>
    <w:rsid w:val="0074158C"/>
    <w:rsid w:val="007418AE"/>
    <w:rsid w:val="00742CF9"/>
    <w:rsid w:val="00743716"/>
    <w:rsid w:val="007438F3"/>
    <w:rsid w:val="00746C2C"/>
    <w:rsid w:val="00746F3F"/>
    <w:rsid w:val="00747488"/>
    <w:rsid w:val="00747A21"/>
    <w:rsid w:val="00747C93"/>
    <w:rsid w:val="00750128"/>
    <w:rsid w:val="00750142"/>
    <w:rsid w:val="00750277"/>
    <w:rsid w:val="00750C38"/>
    <w:rsid w:val="00750CA4"/>
    <w:rsid w:val="00750E68"/>
    <w:rsid w:val="00751272"/>
    <w:rsid w:val="00751655"/>
    <w:rsid w:val="00751904"/>
    <w:rsid w:val="00752128"/>
    <w:rsid w:val="00752AD3"/>
    <w:rsid w:val="00753A68"/>
    <w:rsid w:val="00753B63"/>
    <w:rsid w:val="00754550"/>
    <w:rsid w:val="00754B5D"/>
    <w:rsid w:val="00754C40"/>
    <w:rsid w:val="00755179"/>
    <w:rsid w:val="007552FB"/>
    <w:rsid w:val="007563F0"/>
    <w:rsid w:val="00756746"/>
    <w:rsid w:val="00757042"/>
    <w:rsid w:val="00757072"/>
    <w:rsid w:val="0075765A"/>
    <w:rsid w:val="0075794E"/>
    <w:rsid w:val="00760690"/>
    <w:rsid w:val="00760D82"/>
    <w:rsid w:val="0076165E"/>
    <w:rsid w:val="00761C1A"/>
    <w:rsid w:val="00763329"/>
    <w:rsid w:val="0076352C"/>
    <w:rsid w:val="00764490"/>
    <w:rsid w:val="007660A2"/>
    <w:rsid w:val="007662F3"/>
    <w:rsid w:val="00766562"/>
    <w:rsid w:val="00766C1F"/>
    <w:rsid w:val="00771D58"/>
    <w:rsid w:val="00772FCA"/>
    <w:rsid w:val="00773A32"/>
    <w:rsid w:val="00773C6B"/>
    <w:rsid w:val="00773D01"/>
    <w:rsid w:val="0077494A"/>
    <w:rsid w:val="0077549D"/>
    <w:rsid w:val="00775568"/>
    <w:rsid w:val="00775AC1"/>
    <w:rsid w:val="007764B6"/>
    <w:rsid w:val="00776835"/>
    <w:rsid w:val="00776914"/>
    <w:rsid w:val="007769CC"/>
    <w:rsid w:val="007772C6"/>
    <w:rsid w:val="00777361"/>
    <w:rsid w:val="00780188"/>
    <w:rsid w:val="00780234"/>
    <w:rsid w:val="0078190F"/>
    <w:rsid w:val="00782A47"/>
    <w:rsid w:val="0078397E"/>
    <w:rsid w:val="00783C89"/>
    <w:rsid w:val="00784A77"/>
    <w:rsid w:val="0078503C"/>
    <w:rsid w:val="0078665A"/>
    <w:rsid w:val="00786892"/>
    <w:rsid w:val="007868C1"/>
    <w:rsid w:val="00787413"/>
    <w:rsid w:val="007879B4"/>
    <w:rsid w:val="00787B20"/>
    <w:rsid w:val="0079034D"/>
    <w:rsid w:val="0079127F"/>
    <w:rsid w:val="0079475D"/>
    <w:rsid w:val="00794B3F"/>
    <w:rsid w:val="00794EFD"/>
    <w:rsid w:val="00795A0F"/>
    <w:rsid w:val="00795F54"/>
    <w:rsid w:val="00796BB4"/>
    <w:rsid w:val="00796FA7"/>
    <w:rsid w:val="0079711F"/>
    <w:rsid w:val="007A004C"/>
    <w:rsid w:val="007A3609"/>
    <w:rsid w:val="007A49E8"/>
    <w:rsid w:val="007A4BE4"/>
    <w:rsid w:val="007A4F5B"/>
    <w:rsid w:val="007A4FAF"/>
    <w:rsid w:val="007A500F"/>
    <w:rsid w:val="007A5551"/>
    <w:rsid w:val="007A68B4"/>
    <w:rsid w:val="007A6AAC"/>
    <w:rsid w:val="007A6B6C"/>
    <w:rsid w:val="007B0027"/>
    <w:rsid w:val="007B0711"/>
    <w:rsid w:val="007B0BFA"/>
    <w:rsid w:val="007B0D4B"/>
    <w:rsid w:val="007B0E89"/>
    <w:rsid w:val="007B1504"/>
    <w:rsid w:val="007B1FB2"/>
    <w:rsid w:val="007B2042"/>
    <w:rsid w:val="007B283A"/>
    <w:rsid w:val="007B33B6"/>
    <w:rsid w:val="007B404F"/>
    <w:rsid w:val="007B4E49"/>
    <w:rsid w:val="007B50B6"/>
    <w:rsid w:val="007B7650"/>
    <w:rsid w:val="007B76D7"/>
    <w:rsid w:val="007B79DD"/>
    <w:rsid w:val="007B7FDF"/>
    <w:rsid w:val="007C0642"/>
    <w:rsid w:val="007C07FC"/>
    <w:rsid w:val="007C09FA"/>
    <w:rsid w:val="007C1272"/>
    <w:rsid w:val="007C3C14"/>
    <w:rsid w:val="007C40D4"/>
    <w:rsid w:val="007C415C"/>
    <w:rsid w:val="007C497A"/>
    <w:rsid w:val="007C4B0D"/>
    <w:rsid w:val="007C4CE0"/>
    <w:rsid w:val="007C6B6A"/>
    <w:rsid w:val="007D0343"/>
    <w:rsid w:val="007D14E8"/>
    <w:rsid w:val="007D1A19"/>
    <w:rsid w:val="007D1C4A"/>
    <w:rsid w:val="007D2088"/>
    <w:rsid w:val="007D232F"/>
    <w:rsid w:val="007D282E"/>
    <w:rsid w:val="007D2AAB"/>
    <w:rsid w:val="007D3C9C"/>
    <w:rsid w:val="007D4252"/>
    <w:rsid w:val="007D579C"/>
    <w:rsid w:val="007D6941"/>
    <w:rsid w:val="007D6EB0"/>
    <w:rsid w:val="007D7976"/>
    <w:rsid w:val="007D7C1B"/>
    <w:rsid w:val="007D7D12"/>
    <w:rsid w:val="007D7D50"/>
    <w:rsid w:val="007E022E"/>
    <w:rsid w:val="007E0300"/>
    <w:rsid w:val="007E1013"/>
    <w:rsid w:val="007E1C08"/>
    <w:rsid w:val="007E2F4C"/>
    <w:rsid w:val="007E3E01"/>
    <w:rsid w:val="007E5575"/>
    <w:rsid w:val="007E55B6"/>
    <w:rsid w:val="007E6F00"/>
    <w:rsid w:val="007E715F"/>
    <w:rsid w:val="007E74C7"/>
    <w:rsid w:val="007E7BE0"/>
    <w:rsid w:val="007F0414"/>
    <w:rsid w:val="007F08B8"/>
    <w:rsid w:val="007F1093"/>
    <w:rsid w:val="007F11DC"/>
    <w:rsid w:val="007F1B01"/>
    <w:rsid w:val="007F25A7"/>
    <w:rsid w:val="007F27F2"/>
    <w:rsid w:val="007F2F06"/>
    <w:rsid w:val="007F30FE"/>
    <w:rsid w:val="007F3B0C"/>
    <w:rsid w:val="007F4E40"/>
    <w:rsid w:val="007F4F2A"/>
    <w:rsid w:val="007F57F0"/>
    <w:rsid w:val="007F6053"/>
    <w:rsid w:val="007F612D"/>
    <w:rsid w:val="007F6710"/>
    <w:rsid w:val="007F75B7"/>
    <w:rsid w:val="007F7B6E"/>
    <w:rsid w:val="008004C9"/>
    <w:rsid w:val="00801155"/>
    <w:rsid w:val="008014A2"/>
    <w:rsid w:val="00801F87"/>
    <w:rsid w:val="008020D0"/>
    <w:rsid w:val="00802C06"/>
    <w:rsid w:val="00802FC3"/>
    <w:rsid w:val="00803582"/>
    <w:rsid w:val="008035B5"/>
    <w:rsid w:val="00804004"/>
    <w:rsid w:val="0080540F"/>
    <w:rsid w:val="00805A47"/>
    <w:rsid w:val="008065C3"/>
    <w:rsid w:val="0080664D"/>
    <w:rsid w:val="00806963"/>
    <w:rsid w:val="00806ECE"/>
    <w:rsid w:val="00806F2E"/>
    <w:rsid w:val="00807829"/>
    <w:rsid w:val="00807AAA"/>
    <w:rsid w:val="00807E78"/>
    <w:rsid w:val="00807EBB"/>
    <w:rsid w:val="00810708"/>
    <w:rsid w:val="00810A0E"/>
    <w:rsid w:val="00810B52"/>
    <w:rsid w:val="008115CE"/>
    <w:rsid w:val="00812065"/>
    <w:rsid w:val="0081217A"/>
    <w:rsid w:val="00814867"/>
    <w:rsid w:val="0081505D"/>
    <w:rsid w:val="00815291"/>
    <w:rsid w:val="008152AE"/>
    <w:rsid w:val="008156D9"/>
    <w:rsid w:val="00816024"/>
    <w:rsid w:val="00816F1F"/>
    <w:rsid w:val="00817E51"/>
    <w:rsid w:val="0082161A"/>
    <w:rsid w:val="0082164E"/>
    <w:rsid w:val="00821957"/>
    <w:rsid w:val="00823A13"/>
    <w:rsid w:val="00823C9E"/>
    <w:rsid w:val="00824177"/>
    <w:rsid w:val="00824C59"/>
    <w:rsid w:val="00825AE0"/>
    <w:rsid w:val="00825BB3"/>
    <w:rsid w:val="00825E73"/>
    <w:rsid w:val="0082612D"/>
    <w:rsid w:val="00826A61"/>
    <w:rsid w:val="008270E3"/>
    <w:rsid w:val="00827A0C"/>
    <w:rsid w:val="008300D0"/>
    <w:rsid w:val="008302AB"/>
    <w:rsid w:val="0083043C"/>
    <w:rsid w:val="00830B65"/>
    <w:rsid w:val="008312D7"/>
    <w:rsid w:val="008316C5"/>
    <w:rsid w:val="00832748"/>
    <w:rsid w:val="00832830"/>
    <w:rsid w:val="00833CFD"/>
    <w:rsid w:val="008355A6"/>
    <w:rsid w:val="0083653A"/>
    <w:rsid w:val="00836B81"/>
    <w:rsid w:val="00837C95"/>
    <w:rsid w:val="00841A12"/>
    <w:rsid w:val="00842627"/>
    <w:rsid w:val="0084278D"/>
    <w:rsid w:val="0084438C"/>
    <w:rsid w:val="00844835"/>
    <w:rsid w:val="00844C07"/>
    <w:rsid w:val="00845624"/>
    <w:rsid w:val="0084566D"/>
    <w:rsid w:val="008458E5"/>
    <w:rsid w:val="00847183"/>
    <w:rsid w:val="00847E81"/>
    <w:rsid w:val="008502F5"/>
    <w:rsid w:val="00851B48"/>
    <w:rsid w:val="00851F9B"/>
    <w:rsid w:val="00852772"/>
    <w:rsid w:val="00852C73"/>
    <w:rsid w:val="0085308B"/>
    <w:rsid w:val="008542E3"/>
    <w:rsid w:val="008551BA"/>
    <w:rsid w:val="008556D5"/>
    <w:rsid w:val="008556FB"/>
    <w:rsid w:val="00855840"/>
    <w:rsid w:val="00855926"/>
    <w:rsid w:val="00855E3B"/>
    <w:rsid w:val="00856530"/>
    <w:rsid w:val="00857036"/>
    <w:rsid w:val="00857B85"/>
    <w:rsid w:val="00860E7F"/>
    <w:rsid w:val="00861103"/>
    <w:rsid w:val="00861170"/>
    <w:rsid w:val="008631FD"/>
    <w:rsid w:val="008632E4"/>
    <w:rsid w:val="008638DC"/>
    <w:rsid w:val="00863FCC"/>
    <w:rsid w:val="0086409A"/>
    <w:rsid w:val="0086480E"/>
    <w:rsid w:val="008648C3"/>
    <w:rsid w:val="00864B8E"/>
    <w:rsid w:val="00865BAC"/>
    <w:rsid w:val="00866DE4"/>
    <w:rsid w:val="00870682"/>
    <w:rsid w:val="00870701"/>
    <w:rsid w:val="00871111"/>
    <w:rsid w:val="00871AD5"/>
    <w:rsid w:val="00871D0C"/>
    <w:rsid w:val="00872A0D"/>
    <w:rsid w:val="0087338E"/>
    <w:rsid w:val="00873B19"/>
    <w:rsid w:val="00874A0F"/>
    <w:rsid w:val="00875B11"/>
    <w:rsid w:val="00876051"/>
    <w:rsid w:val="00876C29"/>
    <w:rsid w:val="00876E46"/>
    <w:rsid w:val="0087711C"/>
    <w:rsid w:val="008771AC"/>
    <w:rsid w:val="0087793A"/>
    <w:rsid w:val="00880402"/>
    <w:rsid w:val="00880D05"/>
    <w:rsid w:val="008829D5"/>
    <w:rsid w:val="0088318D"/>
    <w:rsid w:val="0088330D"/>
    <w:rsid w:val="00883DD9"/>
    <w:rsid w:val="008846A3"/>
    <w:rsid w:val="00885097"/>
    <w:rsid w:val="008850F9"/>
    <w:rsid w:val="00885E31"/>
    <w:rsid w:val="00885F8A"/>
    <w:rsid w:val="00886376"/>
    <w:rsid w:val="00887E42"/>
    <w:rsid w:val="008903B9"/>
    <w:rsid w:val="00890E8C"/>
    <w:rsid w:val="00891EFE"/>
    <w:rsid w:val="00892113"/>
    <w:rsid w:val="00892328"/>
    <w:rsid w:val="00892B76"/>
    <w:rsid w:val="00892FDB"/>
    <w:rsid w:val="00893262"/>
    <w:rsid w:val="00893462"/>
    <w:rsid w:val="0089357F"/>
    <w:rsid w:val="0089395B"/>
    <w:rsid w:val="00894AD5"/>
    <w:rsid w:val="00894BC3"/>
    <w:rsid w:val="00894D8F"/>
    <w:rsid w:val="00895078"/>
    <w:rsid w:val="008960A5"/>
    <w:rsid w:val="00896537"/>
    <w:rsid w:val="0089716E"/>
    <w:rsid w:val="008A00EB"/>
    <w:rsid w:val="008A06D3"/>
    <w:rsid w:val="008A0A4A"/>
    <w:rsid w:val="008A126C"/>
    <w:rsid w:val="008A1522"/>
    <w:rsid w:val="008A1859"/>
    <w:rsid w:val="008A18E2"/>
    <w:rsid w:val="008A197A"/>
    <w:rsid w:val="008A2082"/>
    <w:rsid w:val="008A2C15"/>
    <w:rsid w:val="008A31D2"/>
    <w:rsid w:val="008A33BE"/>
    <w:rsid w:val="008A3D61"/>
    <w:rsid w:val="008A4776"/>
    <w:rsid w:val="008A495A"/>
    <w:rsid w:val="008A54D6"/>
    <w:rsid w:val="008A5513"/>
    <w:rsid w:val="008A5738"/>
    <w:rsid w:val="008A5757"/>
    <w:rsid w:val="008A6C3A"/>
    <w:rsid w:val="008A781F"/>
    <w:rsid w:val="008B14CA"/>
    <w:rsid w:val="008B1E0E"/>
    <w:rsid w:val="008B23EE"/>
    <w:rsid w:val="008B38AB"/>
    <w:rsid w:val="008B571A"/>
    <w:rsid w:val="008B5F74"/>
    <w:rsid w:val="008B6442"/>
    <w:rsid w:val="008B6E8C"/>
    <w:rsid w:val="008B6F7C"/>
    <w:rsid w:val="008B708A"/>
    <w:rsid w:val="008B77A8"/>
    <w:rsid w:val="008B7980"/>
    <w:rsid w:val="008C039A"/>
    <w:rsid w:val="008C0A14"/>
    <w:rsid w:val="008C11BC"/>
    <w:rsid w:val="008C15E1"/>
    <w:rsid w:val="008C18E5"/>
    <w:rsid w:val="008C1E72"/>
    <w:rsid w:val="008C2287"/>
    <w:rsid w:val="008C26D1"/>
    <w:rsid w:val="008C2DE9"/>
    <w:rsid w:val="008C2E44"/>
    <w:rsid w:val="008C36D3"/>
    <w:rsid w:val="008C3D68"/>
    <w:rsid w:val="008C5694"/>
    <w:rsid w:val="008C59A6"/>
    <w:rsid w:val="008C5B8C"/>
    <w:rsid w:val="008C63B4"/>
    <w:rsid w:val="008C6EB2"/>
    <w:rsid w:val="008C74FE"/>
    <w:rsid w:val="008D0425"/>
    <w:rsid w:val="008D073F"/>
    <w:rsid w:val="008D0CBB"/>
    <w:rsid w:val="008D1773"/>
    <w:rsid w:val="008D1C4F"/>
    <w:rsid w:val="008D204F"/>
    <w:rsid w:val="008D2DC9"/>
    <w:rsid w:val="008D395F"/>
    <w:rsid w:val="008D3ABD"/>
    <w:rsid w:val="008D3C32"/>
    <w:rsid w:val="008D4003"/>
    <w:rsid w:val="008D48D0"/>
    <w:rsid w:val="008D51B3"/>
    <w:rsid w:val="008D5F86"/>
    <w:rsid w:val="008D62A5"/>
    <w:rsid w:val="008D6882"/>
    <w:rsid w:val="008D6A41"/>
    <w:rsid w:val="008D75FC"/>
    <w:rsid w:val="008D762C"/>
    <w:rsid w:val="008D763D"/>
    <w:rsid w:val="008E0130"/>
    <w:rsid w:val="008E14CB"/>
    <w:rsid w:val="008E290B"/>
    <w:rsid w:val="008E2C3B"/>
    <w:rsid w:val="008E435F"/>
    <w:rsid w:val="008E4B84"/>
    <w:rsid w:val="008E5C46"/>
    <w:rsid w:val="008E5D39"/>
    <w:rsid w:val="008E654F"/>
    <w:rsid w:val="008E677D"/>
    <w:rsid w:val="008E67DD"/>
    <w:rsid w:val="008E78A7"/>
    <w:rsid w:val="008E78AB"/>
    <w:rsid w:val="008E7C57"/>
    <w:rsid w:val="008E7DA8"/>
    <w:rsid w:val="008F0748"/>
    <w:rsid w:val="008F0A29"/>
    <w:rsid w:val="008F0A5C"/>
    <w:rsid w:val="008F32F1"/>
    <w:rsid w:val="008F354B"/>
    <w:rsid w:val="008F3770"/>
    <w:rsid w:val="008F432D"/>
    <w:rsid w:val="008F4575"/>
    <w:rsid w:val="008F5203"/>
    <w:rsid w:val="008F5AA0"/>
    <w:rsid w:val="008F7E65"/>
    <w:rsid w:val="009001FE"/>
    <w:rsid w:val="00900804"/>
    <w:rsid w:val="00900AF2"/>
    <w:rsid w:val="00902029"/>
    <w:rsid w:val="0090279B"/>
    <w:rsid w:val="00903D51"/>
    <w:rsid w:val="00903E33"/>
    <w:rsid w:val="00903F4B"/>
    <w:rsid w:val="00904E07"/>
    <w:rsid w:val="009050D9"/>
    <w:rsid w:val="0090531B"/>
    <w:rsid w:val="00905422"/>
    <w:rsid w:val="00905471"/>
    <w:rsid w:val="00905B68"/>
    <w:rsid w:val="009061ED"/>
    <w:rsid w:val="00906879"/>
    <w:rsid w:val="00906B09"/>
    <w:rsid w:val="00907556"/>
    <w:rsid w:val="00910349"/>
    <w:rsid w:val="009107B5"/>
    <w:rsid w:val="00910911"/>
    <w:rsid w:val="0091211D"/>
    <w:rsid w:val="009126F8"/>
    <w:rsid w:val="009128DD"/>
    <w:rsid w:val="00912AB0"/>
    <w:rsid w:val="00912F34"/>
    <w:rsid w:val="0091360F"/>
    <w:rsid w:val="00913F64"/>
    <w:rsid w:val="00914344"/>
    <w:rsid w:val="0091445C"/>
    <w:rsid w:val="00914C53"/>
    <w:rsid w:val="00914D41"/>
    <w:rsid w:val="009156BD"/>
    <w:rsid w:val="0091584E"/>
    <w:rsid w:val="00916D29"/>
    <w:rsid w:val="00917C78"/>
    <w:rsid w:val="00917F33"/>
    <w:rsid w:val="009205A8"/>
    <w:rsid w:val="00921120"/>
    <w:rsid w:val="0092199D"/>
    <w:rsid w:val="00921A1D"/>
    <w:rsid w:val="00922E6F"/>
    <w:rsid w:val="0092339E"/>
    <w:rsid w:val="00923712"/>
    <w:rsid w:val="00923B6E"/>
    <w:rsid w:val="00924030"/>
    <w:rsid w:val="00924829"/>
    <w:rsid w:val="00924CA3"/>
    <w:rsid w:val="009253E2"/>
    <w:rsid w:val="00925D2C"/>
    <w:rsid w:val="00926073"/>
    <w:rsid w:val="0092639C"/>
    <w:rsid w:val="009267E6"/>
    <w:rsid w:val="009271E8"/>
    <w:rsid w:val="00927751"/>
    <w:rsid w:val="00927D97"/>
    <w:rsid w:val="00927FBE"/>
    <w:rsid w:val="0093018D"/>
    <w:rsid w:val="00930365"/>
    <w:rsid w:val="0093147D"/>
    <w:rsid w:val="00931B18"/>
    <w:rsid w:val="009321A2"/>
    <w:rsid w:val="00933114"/>
    <w:rsid w:val="00934166"/>
    <w:rsid w:val="0093429A"/>
    <w:rsid w:val="009342FB"/>
    <w:rsid w:val="00935042"/>
    <w:rsid w:val="00935FDA"/>
    <w:rsid w:val="00936DF8"/>
    <w:rsid w:val="00940C45"/>
    <w:rsid w:val="00940C8D"/>
    <w:rsid w:val="009416B6"/>
    <w:rsid w:val="00941DBF"/>
    <w:rsid w:val="009421D2"/>
    <w:rsid w:val="009424A4"/>
    <w:rsid w:val="00942F34"/>
    <w:rsid w:val="009439CA"/>
    <w:rsid w:val="00943B14"/>
    <w:rsid w:val="00944EF3"/>
    <w:rsid w:val="0094647E"/>
    <w:rsid w:val="00946BC5"/>
    <w:rsid w:val="0094706E"/>
    <w:rsid w:val="0095044A"/>
    <w:rsid w:val="00950A08"/>
    <w:rsid w:val="00951546"/>
    <w:rsid w:val="00951B05"/>
    <w:rsid w:val="009523F1"/>
    <w:rsid w:val="00952537"/>
    <w:rsid w:val="009526FC"/>
    <w:rsid w:val="00952AA8"/>
    <w:rsid w:val="00952BC1"/>
    <w:rsid w:val="00953336"/>
    <w:rsid w:val="0095387C"/>
    <w:rsid w:val="00953A3C"/>
    <w:rsid w:val="00954E6C"/>
    <w:rsid w:val="009550C8"/>
    <w:rsid w:val="009557EA"/>
    <w:rsid w:val="009559E3"/>
    <w:rsid w:val="00956625"/>
    <w:rsid w:val="009569D2"/>
    <w:rsid w:val="00956DAD"/>
    <w:rsid w:val="0095756C"/>
    <w:rsid w:val="009600DB"/>
    <w:rsid w:val="009606F9"/>
    <w:rsid w:val="00960E9B"/>
    <w:rsid w:val="0096163C"/>
    <w:rsid w:val="00961C73"/>
    <w:rsid w:val="009621F7"/>
    <w:rsid w:val="009623FA"/>
    <w:rsid w:val="0096253B"/>
    <w:rsid w:val="00962694"/>
    <w:rsid w:val="00963F97"/>
    <w:rsid w:val="00963FAE"/>
    <w:rsid w:val="0096420A"/>
    <w:rsid w:val="0096482C"/>
    <w:rsid w:val="00964AF5"/>
    <w:rsid w:val="00965F19"/>
    <w:rsid w:val="0096677D"/>
    <w:rsid w:val="0096764D"/>
    <w:rsid w:val="0096765A"/>
    <w:rsid w:val="00967662"/>
    <w:rsid w:val="00967C1D"/>
    <w:rsid w:val="00970162"/>
    <w:rsid w:val="0097023A"/>
    <w:rsid w:val="0097154B"/>
    <w:rsid w:val="00971828"/>
    <w:rsid w:val="00971AEB"/>
    <w:rsid w:val="009720EB"/>
    <w:rsid w:val="00972717"/>
    <w:rsid w:val="00972750"/>
    <w:rsid w:val="0097289F"/>
    <w:rsid w:val="00973691"/>
    <w:rsid w:val="009740E2"/>
    <w:rsid w:val="009746C7"/>
    <w:rsid w:val="0097496A"/>
    <w:rsid w:val="00975505"/>
    <w:rsid w:val="00976409"/>
    <w:rsid w:val="009765FA"/>
    <w:rsid w:val="00977035"/>
    <w:rsid w:val="009772BB"/>
    <w:rsid w:val="00977B28"/>
    <w:rsid w:val="00980529"/>
    <w:rsid w:val="00981882"/>
    <w:rsid w:val="00981CC1"/>
    <w:rsid w:val="00981DDB"/>
    <w:rsid w:val="0098262A"/>
    <w:rsid w:val="00983AD5"/>
    <w:rsid w:val="0098417E"/>
    <w:rsid w:val="00984948"/>
    <w:rsid w:val="00985AFA"/>
    <w:rsid w:val="00986C75"/>
    <w:rsid w:val="00987986"/>
    <w:rsid w:val="00990058"/>
    <w:rsid w:val="009909E3"/>
    <w:rsid w:val="00991B4F"/>
    <w:rsid w:val="009926C1"/>
    <w:rsid w:val="009929A2"/>
    <w:rsid w:val="00992A55"/>
    <w:rsid w:val="00992C06"/>
    <w:rsid w:val="00992D8D"/>
    <w:rsid w:val="0099384C"/>
    <w:rsid w:val="00994477"/>
    <w:rsid w:val="009949A9"/>
    <w:rsid w:val="009955B6"/>
    <w:rsid w:val="0099660B"/>
    <w:rsid w:val="00996EF1"/>
    <w:rsid w:val="0099768D"/>
    <w:rsid w:val="009A0C2D"/>
    <w:rsid w:val="009A1600"/>
    <w:rsid w:val="009A1BD9"/>
    <w:rsid w:val="009A1DE6"/>
    <w:rsid w:val="009A2A4A"/>
    <w:rsid w:val="009A2BC5"/>
    <w:rsid w:val="009A36A5"/>
    <w:rsid w:val="009A3EFA"/>
    <w:rsid w:val="009A4043"/>
    <w:rsid w:val="009A468B"/>
    <w:rsid w:val="009A6D1A"/>
    <w:rsid w:val="009B07C0"/>
    <w:rsid w:val="009B0C5F"/>
    <w:rsid w:val="009B131F"/>
    <w:rsid w:val="009B211C"/>
    <w:rsid w:val="009B2615"/>
    <w:rsid w:val="009B2619"/>
    <w:rsid w:val="009B2B2F"/>
    <w:rsid w:val="009B2D11"/>
    <w:rsid w:val="009B2D4D"/>
    <w:rsid w:val="009B2F4F"/>
    <w:rsid w:val="009B3302"/>
    <w:rsid w:val="009B34B9"/>
    <w:rsid w:val="009B362C"/>
    <w:rsid w:val="009B3759"/>
    <w:rsid w:val="009B39CC"/>
    <w:rsid w:val="009B40C3"/>
    <w:rsid w:val="009B448A"/>
    <w:rsid w:val="009B577B"/>
    <w:rsid w:val="009B5B13"/>
    <w:rsid w:val="009B5F62"/>
    <w:rsid w:val="009B73EB"/>
    <w:rsid w:val="009C0B5D"/>
    <w:rsid w:val="009C0D5C"/>
    <w:rsid w:val="009C3A25"/>
    <w:rsid w:val="009C3C12"/>
    <w:rsid w:val="009C4321"/>
    <w:rsid w:val="009C4E98"/>
    <w:rsid w:val="009C59E3"/>
    <w:rsid w:val="009C5FAF"/>
    <w:rsid w:val="009C62F4"/>
    <w:rsid w:val="009C73A5"/>
    <w:rsid w:val="009C77DE"/>
    <w:rsid w:val="009D02D8"/>
    <w:rsid w:val="009D0512"/>
    <w:rsid w:val="009D0AD7"/>
    <w:rsid w:val="009D150D"/>
    <w:rsid w:val="009D192F"/>
    <w:rsid w:val="009D2A7D"/>
    <w:rsid w:val="009D2CD0"/>
    <w:rsid w:val="009D2E87"/>
    <w:rsid w:val="009D3D3D"/>
    <w:rsid w:val="009D4263"/>
    <w:rsid w:val="009D4668"/>
    <w:rsid w:val="009D4C95"/>
    <w:rsid w:val="009D5076"/>
    <w:rsid w:val="009D635B"/>
    <w:rsid w:val="009E02C5"/>
    <w:rsid w:val="009E21A7"/>
    <w:rsid w:val="009E2329"/>
    <w:rsid w:val="009E28AC"/>
    <w:rsid w:val="009E2E71"/>
    <w:rsid w:val="009E2FDD"/>
    <w:rsid w:val="009E4114"/>
    <w:rsid w:val="009E5E5F"/>
    <w:rsid w:val="009E5F8D"/>
    <w:rsid w:val="009E7001"/>
    <w:rsid w:val="009E7664"/>
    <w:rsid w:val="009E7A38"/>
    <w:rsid w:val="009F07F1"/>
    <w:rsid w:val="009F13F8"/>
    <w:rsid w:val="009F14B3"/>
    <w:rsid w:val="009F19BA"/>
    <w:rsid w:val="009F1B53"/>
    <w:rsid w:val="009F1BF6"/>
    <w:rsid w:val="009F1C9A"/>
    <w:rsid w:val="009F1FEE"/>
    <w:rsid w:val="009F233B"/>
    <w:rsid w:val="009F2BAE"/>
    <w:rsid w:val="009F32AC"/>
    <w:rsid w:val="009F3C80"/>
    <w:rsid w:val="009F4054"/>
    <w:rsid w:val="009F41DC"/>
    <w:rsid w:val="009F474A"/>
    <w:rsid w:val="009F4942"/>
    <w:rsid w:val="009F4988"/>
    <w:rsid w:val="009F4FDB"/>
    <w:rsid w:val="009F6194"/>
    <w:rsid w:val="009F62E7"/>
    <w:rsid w:val="009F6428"/>
    <w:rsid w:val="009F6737"/>
    <w:rsid w:val="009F6CA6"/>
    <w:rsid w:val="009F7494"/>
    <w:rsid w:val="009F78AD"/>
    <w:rsid w:val="009F7B20"/>
    <w:rsid w:val="00A00030"/>
    <w:rsid w:val="00A00F65"/>
    <w:rsid w:val="00A01C67"/>
    <w:rsid w:val="00A02103"/>
    <w:rsid w:val="00A03E6C"/>
    <w:rsid w:val="00A04397"/>
    <w:rsid w:val="00A054A5"/>
    <w:rsid w:val="00A0585D"/>
    <w:rsid w:val="00A06569"/>
    <w:rsid w:val="00A06871"/>
    <w:rsid w:val="00A06884"/>
    <w:rsid w:val="00A07340"/>
    <w:rsid w:val="00A1075E"/>
    <w:rsid w:val="00A10839"/>
    <w:rsid w:val="00A10CEA"/>
    <w:rsid w:val="00A118B3"/>
    <w:rsid w:val="00A11A44"/>
    <w:rsid w:val="00A12EF8"/>
    <w:rsid w:val="00A13B09"/>
    <w:rsid w:val="00A13FD3"/>
    <w:rsid w:val="00A148E2"/>
    <w:rsid w:val="00A156C9"/>
    <w:rsid w:val="00A1611B"/>
    <w:rsid w:val="00A17063"/>
    <w:rsid w:val="00A172A7"/>
    <w:rsid w:val="00A17D0C"/>
    <w:rsid w:val="00A20680"/>
    <w:rsid w:val="00A210BB"/>
    <w:rsid w:val="00A21E3F"/>
    <w:rsid w:val="00A22786"/>
    <w:rsid w:val="00A227B2"/>
    <w:rsid w:val="00A23713"/>
    <w:rsid w:val="00A24583"/>
    <w:rsid w:val="00A255A0"/>
    <w:rsid w:val="00A2589A"/>
    <w:rsid w:val="00A26F17"/>
    <w:rsid w:val="00A27035"/>
    <w:rsid w:val="00A2749A"/>
    <w:rsid w:val="00A276F5"/>
    <w:rsid w:val="00A2795C"/>
    <w:rsid w:val="00A27BD3"/>
    <w:rsid w:val="00A30C6B"/>
    <w:rsid w:val="00A30E1D"/>
    <w:rsid w:val="00A31370"/>
    <w:rsid w:val="00A31E5C"/>
    <w:rsid w:val="00A32417"/>
    <w:rsid w:val="00A3277D"/>
    <w:rsid w:val="00A32DC7"/>
    <w:rsid w:val="00A33180"/>
    <w:rsid w:val="00A33D3F"/>
    <w:rsid w:val="00A34E16"/>
    <w:rsid w:val="00A354A0"/>
    <w:rsid w:val="00A364D9"/>
    <w:rsid w:val="00A36B8E"/>
    <w:rsid w:val="00A36D87"/>
    <w:rsid w:val="00A372EF"/>
    <w:rsid w:val="00A3754A"/>
    <w:rsid w:val="00A375F2"/>
    <w:rsid w:val="00A40FC1"/>
    <w:rsid w:val="00A41021"/>
    <w:rsid w:val="00A41B03"/>
    <w:rsid w:val="00A41C51"/>
    <w:rsid w:val="00A41DED"/>
    <w:rsid w:val="00A42A1A"/>
    <w:rsid w:val="00A431C1"/>
    <w:rsid w:val="00A431C8"/>
    <w:rsid w:val="00A4365C"/>
    <w:rsid w:val="00A44632"/>
    <w:rsid w:val="00A44B43"/>
    <w:rsid w:val="00A44CBA"/>
    <w:rsid w:val="00A44F06"/>
    <w:rsid w:val="00A450CB"/>
    <w:rsid w:val="00A45623"/>
    <w:rsid w:val="00A45B3C"/>
    <w:rsid w:val="00A46976"/>
    <w:rsid w:val="00A46B6A"/>
    <w:rsid w:val="00A46F46"/>
    <w:rsid w:val="00A472E4"/>
    <w:rsid w:val="00A47465"/>
    <w:rsid w:val="00A502C6"/>
    <w:rsid w:val="00A5067C"/>
    <w:rsid w:val="00A52524"/>
    <w:rsid w:val="00A528C4"/>
    <w:rsid w:val="00A52D43"/>
    <w:rsid w:val="00A538DE"/>
    <w:rsid w:val="00A545A4"/>
    <w:rsid w:val="00A553D0"/>
    <w:rsid w:val="00A55529"/>
    <w:rsid w:val="00A56439"/>
    <w:rsid w:val="00A57B80"/>
    <w:rsid w:val="00A57C80"/>
    <w:rsid w:val="00A6050B"/>
    <w:rsid w:val="00A60D2B"/>
    <w:rsid w:val="00A61174"/>
    <w:rsid w:val="00A61D17"/>
    <w:rsid w:val="00A625DC"/>
    <w:rsid w:val="00A62BE1"/>
    <w:rsid w:val="00A62DA2"/>
    <w:rsid w:val="00A62ED8"/>
    <w:rsid w:val="00A63252"/>
    <w:rsid w:val="00A639C8"/>
    <w:rsid w:val="00A64753"/>
    <w:rsid w:val="00A64989"/>
    <w:rsid w:val="00A64993"/>
    <w:rsid w:val="00A64CD7"/>
    <w:rsid w:val="00A64EBA"/>
    <w:rsid w:val="00A64FA9"/>
    <w:rsid w:val="00A6528F"/>
    <w:rsid w:val="00A6593F"/>
    <w:rsid w:val="00A65D27"/>
    <w:rsid w:val="00A65DB0"/>
    <w:rsid w:val="00A65F27"/>
    <w:rsid w:val="00A664CC"/>
    <w:rsid w:val="00A669AE"/>
    <w:rsid w:val="00A66B12"/>
    <w:rsid w:val="00A66B8E"/>
    <w:rsid w:val="00A675FC"/>
    <w:rsid w:val="00A67ECB"/>
    <w:rsid w:val="00A7033F"/>
    <w:rsid w:val="00A70E80"/>
    <w:rsid w:val="00A71A22"/>
    <w:rsid w:val="00A74C64"/>
    <w:rsid w:val="00A758F9"/>
    <w:rsid w:val="00A767E5"/>
    <w:rsid w:val="00A76BDC"/>
    <w:rsid w:val="00A7701D"/>
    <w:rsid w:val="00A77A14"/>
    <w:rsid w:val="00A8001B"/>
    <w:rsid w:val="00A80DCC"/>
    <w:rsid w:val="00A814B4"/>
    <w:rsid w:val="00A82801"/>
    <w:rsid w:val="00A8298F"/>
    <w:rsid w:val="00A82B4C"/>
    <w:rsid w:val="00A82D22"/>
    <w:rsid w:val="00A8510F"/>
    <w:rsid w:val="00A85325"/>
    <w:rsid w:val="00A86B59"/>
    <w:rsid w:val="00A87FAE"/>
    <w:rsid w:val="00A9177D"/>
    <w:rsid w:val="00A923C8"/>
    <w:rsid w:val="00A92AC2"/>
    <w:rsid w:val="00A92E6D"/>
    <w:rsid w:val="00A93FA6"/>
    <w:rsid w:val="00A93FFC"/>
    <w:rsid w:val="00A940F4"/>
    <w:rsid w:val="00A941FC"/>
    <w:rsid w:val="00A953D7"/>
    <w:rsid w:val="00A957C7"/>
    <w:rsid w:val="00A9589E"/>
    <w:rsid w:val="00A9644F"/>
    <w:rsid w:val="00A96EA9"/>
    <w:rsid w:val="00A977D2"/>
    <w:rsid w:val="00A97BDC"/>
    <w:rsid w:val="00A97E4A"/>
    <w:rsid w:val="00A97F03"/>
    <w:rsid w:val="00AA066B"/>
    <w:rsid w:val="00AA0A3A"/>
    <w:rsid w:val="00AA0BC4"/>
    <w:rsid w:val="00AA0CCA"/>
    <w:rsid w:val="00AA14E1"/>
    <w:rsid w:val="00AA267C"/>
    <w:rsid w:val="00AA287F"/>
    <w:rsid w:val="00AA2B0C"/>
    <w:rsid w:val="00AA3B8C"/>
    <w:rsid w:val="00AA48BD"/>
    <w:rsid w:val="00AA4A36"/>
    <w:rsid w:val="00AA4DDF"/>
    <w:rsid w:val="00AA56E8"/>
    <w:rsid w:val="00AA5C82"/>
    <w:rsid w:val="00AA6822"/>
    <w:rsid w:val="00AA7329"/>
    <w:rsid w:val="00AA7AB6"/>
    <w:rsid w:val="00AB07AC"/>
    <w:rsid w:val="00AB0F24"/>
    <w:rsid w:val="00AB160F"/>
    <w:rsid w:val="00AB1958"/>
    <w:rsid w:val="00AB3255"/>
    <w:rsid w:val="00AB3428"/>
    <w:rsid w:val="00AB3A1A"/>
    <w:rsid w:val="00AB3A6F"/>
    <w:rsid w:val="00AB3ED9"/>
    <w:rsid w:val="00AB4668"/>
    <w:rsid w:val="00AB61E7"/>
    <w:rsid w:val="00AB622B"/>
    <w:rsid w:val="00AB6300"/>
    <w:rsid w:val="00AB6CA9"/>
    <w:rsid w:val="00AB6D2D"/>
    <w:rsid w:val="00AB72C3"/>
    <w:rsid w:val="00AB747A"/>
    <w:rsid w:val="00AC0079"/>
    <w:rsid w:val="00AC06ED"/>
    <w:rsid w:val="00AC0D5C"/>
    <w:rsid w:val="00AC22B4"/>
    <w:rsid w:val="00AC2BC0"/>
    <w:rsid w:val="00AC339C"/>
    <w:rsid w:val="00AC33E2"/>
    <w:rsid w:val="00AC369B"/>
    <w:rsid w:val="00AC3A6A"/>
    <w:rsid w:val="00AC3C1D"/>
    <w:rsid w:val="00AC4767"/>
    <w:rsid w:val="00AC4B9D"/>
    <w:rsid w:val="00AC5A4F"/>
    <w:rsid w:val="00AC615A"/>
    <w:rsid w:val="00AC6CDA"/>
    <w:rsid w:val="00AC719D"/>
    <w:rsid w:val="00AC7279"/>
    <w:rsid w:val="00AC798D"/>
    <w:rsid w:val="00AD0063"/>
    <w:rsid w:val="00AD11F1"/>
    <w:rsid w:val="00AD1F11"/>
    <w:rsid w:val="00AD201E"/>
    <w:rsid w:val="00AD20F1"/>
    <w:rsid w:val="00AD2F9A"/>
    <w:rsid w:val="00AD3485"/>
    <w:rsid w:val="00AD3AAE"/>
    <w:rsid w:val="00AD3EE0"/>
    <w:rsid w:val="00AD430F"/>
    <w:rsid w:val="00AD590E"/>
    <w:rsid w:val="00AD62DF"/>
    <w:rsid w:val="00AD65F8"/>
    <w:rsid w:val="00AD6D1C"/>
    <w:rsid w:val="00AD79DD"/>
    <w:rsid w:val="00AD7A12"/>
    <w:rsid w:val="00AE0855"/>
    <w:rsid w:val="00AE0D1D"/>
    <w:rsid w:val="00AE161C"/>
    <w:rsid w:val="00AE20A3"/>
    <w:rsid w:val="00AE2839"/>
    <w:rsid w:val="00AE2A8F"/>
    <w:rsid w:val="00AE35F2"/>
    <w:rsid w:val="00AE369E"/>
    <w:rsid w:val="00AE39B7"/>
    <w:rsid w:val="00AE3A23"/>
    <w:rsid w:val="00AE5384"/>
    <w:rsid w:val="00AE5CDA"/>
    <w:rsid w:val="00AE6145"/>
    <w:rsid w:val="00AE6209"/>
    <w:rsid w:val="00AE669C"/>
    <w:rsid w:val="00AE6A27"/>
    <w:rsid w:val="00AE7D5C"/>
    <w:rsid w:val="00AF0393"/>
    <w:rsid w:val="00AF08C1"/>
    <w:rsid w:val="00AF0AE9"/>
    <w:rsid w:val="00AF23AD"/>
    <w:rsid w:val="00AF27B4"/>
    <w:rsid w:val="00AF2E1F"/>
    <w:rsid w:val="00AF306E"/>
    <w:rsid w:val="00AF3251"/>
    <w:rsid w:val="00AF3343"/>
    <w:rsid w:val="00AF3669"/>
    <w:rsid w:val="00AF39B3"/>
    <w:rsid w:val="00AF3FEE"/>
    <w:rsid w:val="00AF473E"/>
    <w:rsid w:val="00AF4A00"/>
    <w:rsid w:val="00AF4AA5"/>
    <w:rsid w:val="00AF5224"/>
    <w:rsid w:val="00AF5FEB"/>
    <w:rsid w:val="00AF663A"/>
    <w:rsid w:val="00AF67C2"/>
    <w:rsid w:val="00AF7CD2"/>
    <w:rsid w:val="00B009E8"/>
    <w:rsid w:val="00B00B33"/>
    <w:rsid w:val="00B00D8D"/>
    <w:rsid w:val="00B01501"/>
    <w:rsid w:val="00B01A55"/>
    <w:rsid w:val="00B01DE9"/>
    <w:rsid w:val="00B02DCF"/>
    <w:rsid w:val="00B03B14"/>
    <w:rsid w:val="00B042BD"/>
    <w:rsid w:val="00B04357"/>
    <w:rsid w:val="00B045DF"/>
    <w:rsid w:val="00B05498"/>
    <w:rsid w:val="00B05BFC"/>
    <w:rsid w:val="00B07339"/>
    <w:rsid w:val="00B1056E"/>
    <w:rsid w:val="00B1062B"/>
    <w:rsid w:val="00B10975"/>
    <w:rsid w:val="00B10AB5"/>
    <w:rsid w:val="00B10FEA"/>
    <w:rsid w:val="00B12229"/>
    <w:rsid w:val="00B1254F"/>
    <w:rsid w:val="00B12962"/>
    <w:rsid w:val="00B12A43"/>
    <w:rsid w:val="00B159D2"/>
    <w:rsid w:val="00B161AC"/>
    <w:rsid w:val="00B165E3"/>
    <w:rsid w:val="00B17010"/>
    <w:rsid w:val="00B17577"/>
    <w:rsid w:val="00B177D2"/>
    <w:rsid w:val="00B17B89"/>
    <w:rsid w:val="00B20091"/>
    <w:rsid w:val="00B2054F"/>
    <w:rsid w:val="00B207E7"/>
    <w:rsid w:val="00B20FA3"/>
    <w:rsid w:val="00B210EA"/>
    <w:rsid w:val="00B2161F"/>
    <w:rsid w:val="00B218DF"/>
    <w:rsid w:val="00B22691"/>
    <w:rsid w:val="00B227EE"/>
    <w:rsid w:val="00B22D80"/>
    <w:rsid w:val="00B23525"/>
    <w:rsid w:val="00B237EF"/>
    <w:rsid w:val="00B23E7F"/>
    <w:rsid w:val="00B23E9C"/>
    <w:rsid w:val="00B2400A"/>
    <w:rsid w:val="00B24233"/>
    <w:rsid w:val="00B242C6"/>
    <w:rsid w:val="00B24A87"/>
    <w:rsid w:val="00B24ECC"/>
    <w:rsid w:val="00B26F71"/>
    <w:rsid w:val="00B27249"/>
    <w:rsid w:val="00B27B9B"/>
    <w:rsid w:val="00B27D8F"/>
    <w:rsid w:val="00B3038E"/>
    <w:rsid w:val="00B30E82"/>
    <w:rsid w:val="00B3121A"/>
    <w:rsid w:val="00B31B96"/>
    <w:rsid w:val="00B31E36"/>
    <w:rsid w:val="00B32B60"/>
    <w:rsid w:val="00B33171"/>
    <w:rsid w:val="00B33AD0"/>
    <w:rsid w:val="00B34073"/>
    <w:rsid w:val="00B343FB"/>
    <w:rsid w:val="00B34537"/>
    <w:rsid w:val="00B3469C"/>
    <w:rsid w:val="00B34912"/>
    <w:rsid w:val="00B3508D"/>
    <w:rsid w:val="00B35477"/>
    <w:rsid w:val="00B35741"/>
    <w:rsid w:val="00B35DEA"/>
    <w:rsid w:val="00B35E00"/>
    <w:rsid w:val="00B363C0"/>
    <w:rsid w:val="00B36BBB"/>
    <w:rsid w:val="00B36CD3"/>
    <w:rsid w:val="00B36DB7"/>
    <w:rsid w:val="00B36E79"/>
    <w:rsid w:val="00B36FBA"/>
    <w:rsid w:val="00B3709F"/>
    <w:rsid w:val="00B376DD"/>
    <w:rsid w:val="00B37879"/>
    <w:rsid w:val="00B37B8A"/>
    <w:rsid w:val="00B37D0C"/>
    <w:rsid w:val="00B37E0B"/>
    <w:rsid w:val="00B40468"/>
    <w:rsid w:val="00B410C2"/>
    <w:rsid w:val="00B4158C"/>
    <w:rsid w:val="00B41705"/>
    <w:rsid w:val="00B41980"/>
    <w:rsid w:val="00B42D90"/>
    <w:rsid w:val="00B43653"/>
    <w:rsid w:val="00B437A5"/>
    <w:rsid w:val="00B44282"/>
    <w:rsid w:val="00B457AA"/>
    <w:rsid w:val="00B46B98"/>
    <w:rsid w:val="00B47ADE"/>
    <w:rsid w:val="00B50696"/>
    <w:rsid w:val="00B506D7"/>
    <w:rsid w:val="00B50AC8"/>
    <w:rsid w:val="00B5138E"/>
    <w:rsid w:val="00B515F1"/>
    <w:rsid w:val="00B5219F"/>
    <w:rsid w:val="00B530AA"/>
    <w:rsid w:val="00B5511D"/>
    <w:rsid w:val="00B556DD"/>
    <w:rsid w:val="00B5646C"/>
    <w:rsid w:val="00B5676B"/>
    <w:rsid w:val="00B57590"/>
    <w:rsid w:val="00B579C3"/>
    <w:rsid w:val="00B60527"/>
    <w:rsid w:val="00B607D0"/>
    <w:rsid w:val="00B609B7"/>
    <w:rsid w:val="00B60FDE"/>
    <w:rsid w:val="00B6135F"/>
    <w:rsid w:val="00B61511"/>
    <w:rsid w:val="00B61DBE"/>
    <w:rsid w:val="00B61EDD"/>
    <w:rsid w:val="00B62E50"/>
    <w:rsid w:val="00B639F6"/>
    <w:rsid w:val="00B63B3F"/>
    <w:rsid w:val="00B64FE0"/>
    <w:rsid w:val="00B65117"/>
    <w:rsid w:val="00B652DB"/>
    <w:rsid w:val="00B662C8"/>
    <w:rsid w:val="00B667FE"/>
    <w:rsid w:val="00B66B13"/>
    <w:rsid w:val="00B66C5A"/>
    <w:rsid w:val="00B66F09"/>
    <w:rsid w:val="00B67787"/>
    <w:rsid w:val="00B67B7A"/>
    <w:rsid w:val="00B67FA0"/>
    <w:rsid w:val="00B70031"/>
    <w:rsid w:val="00B702A6"/>
    <w:rsid w:val="00B70BCC"/>
    <w:rsid w:val="00B71160"/>
    <w:rsid w:val="00B725F5"/>
    <w:rsid w:val="00B72E77"/>
    <w:rsid w:val="00B73330"/>
    <w:rsid w:val="00B741D9"/>
    <w:rsid w:val="00B759C5"/>
    <w:rsid w:val="00B763A0"/>
    <w:rsid w:val="00B774FA"/>
    <w:rsid w:val="00B775DD"/>
    <w:rsid w:val="00B77CBC"/>
    <w:rsid w:val="00B77FAF"/>
    <w:rsid w:val="00B80701"/>
    <w:rsid w:val="00B80A85"/>
    <w:rsid w:val="00B81890"/>
    <w:rsid w:val="00B81A86"/>
    <w:rsid w:val="00B81B7B"/>
    <w:rsid w:val="00B82867"/>
    <w:rsid w:val="00B83C63"/>
    <w:rsid w:val="00B847ED"/>
    <w:rsid w:val="00B84C62"/>
    <w:rsid w:val="00B84CA9"/>
    <w:rsid w:val="00B85773"/>
    <w:rsid w:val="00B862E0"/>
    <w:rsid w:val="00B86C23"/>
    <w:rsid w:val="00B87F92"/>
    <w:rsid w:val="00B905D1"/>
    <w:rsid w:val="00B90A71"/>
    <w:rsid w:val="00B90F68"/>
    <w:rsid w:val="00B9201F"/>
    <w:rsid w:val="00B928BA"/>
    <w:rsid w:val="00B92CEC"/>
    <w:rsid w:val="00B93938"/>
    <w:rsid w:val="00B94ABB"/>
    <w:rsid w:val="00B9611E"/>
    <w:rsid w:val="00B962AD"/>
    <w:rsid w:val="00B971EB"/>
    <w:rsid w:val="00B9720D"/>
    <w:rsid w:val="00BA071C"/>
    <w:rsid w:val="00BA15C6"/>
    <w:rsid w:val="00BA166B"/>
    <w:rsid w:val="00BA18E5"/>
    <w:rsid w:val="00BA1980"/>
    <w:rsid w:val="00BA1BA8"/>
    <w:rsid w:val="00BA2055"/>
    <w:rsid w:val="00BA21D3"/>
    <w:rsid w:val="00BA2FEB"/>
    <w:rsid w:val="00BA34E0"/>
    <w:rsid w:val="00BA3523"/>
    <w:rsid w:val="00BA4E3B"/>
    <w:rsid w:val="00BA52F2"/>
    <w:rsid w:val="00BA5657"/>
    <w:rsid w:val="00BA574D"/>
    <w:rsid w:val="00BA5BC3"/>
    <w:rsid w:val="00BA60C2"/>
    <w:rsid w:val="00BA6A67"/>
    <w:rsid w:val="00BA6FCA"/>
    <w:rsid w:val="00BA72A2"/>
    <w:rsid w:val="00BA781F"/>
    <w:rsid w:val="00BB0392"/>
    <w:rsid w:val="00BB066D"/>
    <w:rsid w:val="00BB179B"/>
    <w:rsid w:val="00BB2640"/>
    <w:rsid w:val="00BB29A9"/>
    <w:rsid w:val="00BB33D6"/>
    <w:rsid w:val="00BB34F6"/>
    <w:rsid w:val="00BB398C"/>
    <w:rsid w:val="00BB477C"/>
    <w:rsid w:val="00BB4DED"/>
    <w:rsid w:val="00BB53F2"/>
    <w:rsid w:val="00BB5D12"/>
    <w:rsid w:val="00BB6783"/>
    <w:rsid w:val="00BB69EF"/>
    <w:rsid w:val="00BB7C89"/>
    <w:rsid w:val="00BC055F"/>
    <w:rsid w:val="00BC1D3B"/>
    <w:rsid w:val="00BC1D8B"/>
    <w:rsid w:val="00BC270A"/>
    <w:rsid w:val="00BC2909"/>
    <w:rsid w:val="00BC2A6F"/>
    <w:rsid w:val="00BC3157"/>
    <w:rsid w:val="00BC3AEC"/>
    <w:rsid w:val="00BC3C25"/>
    <w:rsid w:val="00BC4ABF"/>
    <w:rsid w:val="00BC4C91"/>
    <w:rsid w:val="00BC540E"/>
    <w:rsid w:val="00BC5711"/>
    <w:rsid w:val="00BC5BE4"/>
    <w:rsid w:val="00BC6040"/>
    <w:rsid w:val="00BC6046"/>
    <w:rsid w:val="00BC62C2"/>
    <w:rsid w:val="00BC634B"/>
    <w:rsid w:val="00BC635E"/>
    <w:rsid w:val="00BC6B93"/>
    <w:rsid w:val="00BC7617"/>
    <w:rsid w:val="00BD0154"/>
    <w:rsid w:val="00BD0227"/>
    <w:rsid w:val="00BD0971"/>
    <w:rsid w:val="00BD1158"/>
    <w:rsid w:val="00BD1278"/>
    <w:rsid w:val="00BD2377"/>
    <w:rsid w:val="00BD2E57"/>
    <w:rsid w:val="00BD328E"/>
    <w:rsid w:val="00BD3A43"/>
    <w:rsid w:val="00BD4F67"/>
    <w:rsid w:val="00BD5A30"/>
    <w:rsid w:val="00BD5E7D"/>
    <w:rsid w:val="00BD5FA5"/>
    <w:rsid w:val="00BD679C"/>
    <w:rsid w:val="00BD6D82"/>
    <w:rsid w:val="00BD6D87"/>
    <w:rsid w:val="00BD7045"/>
    <w:rsid w:val="00BD72A3"/>
    <w:rsid w:val="00BD74C7"/>
    <w:rsid w:val="00BD7ED3"/>
    <w:rsid w:val="00BE0169"/>
    <w:rsid w:val="00BE0469"/>
    <w:rsid w:val="00BE0604"/>
    <w:rsid w:val="00BE150E"/>
    <w:rsid w:val="00BE1618"/>
    <w:rsid w:val="00BE324F"/>
    <w:rsid w:val="00BE3412"/>
    <w:rsid w:val="00BE370F"/>
    <w:rsid w:val="00BE431B"/>
    <w:rsid w:val="00BE4576"/>
    <w:rsid w:val="00BE4ACD"/>
    <w:rsid w:val="00BE5838"/>
    <w:rsid w:val="00BE5842"/>
    <w:rsid w:val="00BE5CEE"/>
    <w:rsid w:val="00BE5D56"/>
    <w:rsid w:val="00BE6D16"/>
    <w:rsid w:val="00BE7236"/>
    <w:rsid w:val="00BE757C"/>
    <w:rsid w:val="00BE7A12"/>
    <w:rsid w:val="00BE7F53"/>
    <w:rsid w:val="00BF0B13"/>
    <w:rsid w:val="00BF0FCA"/>
    <w:rsid w:val="00BF1985"/>
    <w:rsid w:val="00BF26A6"/>
    <w:rsid w:val="00BF2B45"/>
    <w:rsid w:val="00BF3162"/>
    <w:rsid w:val="00BF3567"/>
    <w:rsid w:val="00BF39E8"/>
    <w:rsid w:val="00BF4433"/>
    <w:rsid w:val="00BF4B6D"/>
    <w:rsid w:val="00BF54CD"/>
    <w:rsid w:val="00BF55EE"/>
    <w:rsid w:val="00BF6301"/>
    <w:rsid w:val="00BF66A6"/>
    <w:rsid w:val="00BF7780"/>
    <w:rsid w:val="00BF7837"/>
    <w:rsid w:val="00C011B4"/>
    <w:rsid w:val="00C01547"/>
    <w:rsid w:val="00C017E5"/>
    <w:rsid w:val="00C0200A"/>
    <w:rsid w:val="00C020F4"/>
    <w:rsid w:val="00C02F0E"/>
    <w:rsid w:val="00C037DA"/>
    <w:rsid w:val="00C03983"/>
    <w:rsid w:val="00C050C1"/>
    <w:rsid w:val="00C053F3"/>
    <w:rsid w:val="00C055A3"/>
    <w:rsid w:val="00C05AD1"/>
    <w:rsid w:val="00C05FBC"/>
    <w:rsid w:val="00C12710"/>
    <w:rsid w:val="00C130AF"/>
    <w:rsid w:val="00C131DB"/>
    <w:rsid w:val="00C146F0"/>
    <w:rsid w:val="00C1482D"/>
    <w:rsid w:val="00C1578E"/>
    <w:rsid w:val="00C166C1"/>
    <w:rsid w:val="00C167B7"/>
    <w:rsid w:val="00C17483"/>
    <w:rsid w:val="00C20115"/>
    <w:rsid w:val="00C20347"/>
    <w:rsid w:val="00C2052D"/>
    <w:rsid w:val="00C20555"/>
    <w:rsid w:val="00C2062B"/>
    <w:rsid w:val="00C22EEE"/>
    <w:rsid w:val="00C24991"/>
    <w:rsid w:val="00C253B1"/>
    <w:rsid w:val="00C25502"/>
    <w:rsid w:val="00C25E5F"/>
    <w:rsid w:val="00C26421"/>
    <w:rsid w:val="00C267F4"/>
    <w:rsid w:val="00C26887"/>
    <w:rsid w:val="00C3048E"/>
    <w:rsid w:val="00C320CE"/>
    <w:rsid w:val="00C32E3D"/>
    <w:rsid w:val="00C3367A"/>
    <w:rsid w:val="00C354CD"/>
    <w:rsid w:val="00C356FB"/>
    <w:rsid w:val="00C35D2F"/>
    <w:rsid w:val="00C36299"/>
    <w:rsid w:val="00C37173"/>
    <w:rsid w:val="00C3759B"/>
    <w:rsid w:val="00C42ED8"/>
    <w:rsid w:val="00C43A0A"/>
    <w:rsid w:val="00C447FF"/>
    <w:rsid w:val="00C4492D"/>
    <w:rsid w:val="00C44958"/>
    <w:rsid w:val="00C44DB6"/>
    <w:rsid w:val="00C452D0"/>
    <w:rsid w:val="00C458A0"/>
    <w:rsid w:val="00C4596D"/>
    <w:rsid w:val="00C45A37"/>
    <w:rsid w:val="00C45C01"/>
    <w:rsid w:val="00C509C7"/>
    <w:rsid w:val="00C50D88"/>
    <w:rsid w:val="00C516C2"/>
    <w:rsid w:val="00C517C3"/>
    <w:rsid w:val="00C5225B"/>
    <w:rsid w:val="00C52AB8"/>
    <w:rsid w:val="00C52ABB"/>
    <w:rsid w:val="00C52E37"/>
    <w:rsid w:val="00C53CB0"/>
    <w:rsid w:val="00C5463B"/>
    <w:rsid w:val="00C54B59"/>
    <w:rsid w:val="00C552B5"/>
    <w:rsid w:val="00C55454"/>
    <w:rsid w:val="00C556C3"/>
    <w:rsid w:val="00C55CFD"/>
    <w:rsid w:val="00C56E5D"/>
    <w:rsid w:val="00C602E9"/>
    <w:rsid w:val="00C62529"/>
    <w:rsid w:val="00C62775"/>
    <w:rsid w:val="00C62B10"/>
    <w:rsid w:val="00C63DE5"/>
    <w:rsid w:val="00C658B6"/>
    <w:rsid w:val="00C659A1"/>
    <w:rsid w:val="00C6620F"/>
    <w:rsid w:val="00C6634C"/>
    <w:rsid w:val="00C66BB1"/>
    <w:rsid w:val="00C66D22"/>
    <w:rsid w:val="00C66D72"/>
    <w:rsid w:val="00C67691"/>
    <w:rsid w:val="00C677C4"/>
    <w:rsid w:val="00C67E04"/>
    <w:rsid w:val="00C67FAC"/>
    <w:rsid w:val="00C704B1"/>
    <w:rsid w:val="00C7072A"/>
    <w:rsid w:val="00C716BD"/>
    <w:rsid w:val="00C72B29"/>
    <w:rsid w:val="00C7336F"/>
    <w:rsid w:val="00C734C4"/>
    <w:rsid w:val="00C73599"/>
    <w:rsid w:val="00C74366"/>
    <w:rsid w:val="00C748B8"/>
    <w:rsid w:val="00C7514B"/>
    <w:rsid w:val="00C75295"/>
    <w:rsid w:val="00C764AF"/>
    <w:rsid w:val="00C77114"/>
    <w:rsid w:val="00C77D1F"/>
    <w:rsid w:val="00C80337"/>
    <w:rsid w:val="00C804A2"/>
    <w:rsid w:val="00C80705"/>
    <w:rsid w:val="00C80F41"/>
    <w:rsid w:val="00C81D7A"/>
    <w:rsid w:val="00C81FD3"/>
    <w:rsid w:val="00C821F7"/>
    <w:rsid w:val="00C82F58"/>
    <w:rsid w:val="00C8319B"/>
    <w:rsid w:val="00C839EC"/>
    <w:rsid w:val="00C84F2A"/>
    <w:rsid w:val="00C8511A"/>
    <w:rsid w:val="00C85ED1"/>
    <w:rsid w:val="00C86098"/>
    <w:rsid w:val="00C860A0"/>
    <w:rsid w:val="00C8629B"/>
    <w:rsid w:val="00C869CA"/>
    <w:rsid w:val="00C86BC4"/>
    <w:rsid w:val="00C876CC"/>
    <w:rsid w:val="00C87B78"/>
    <w:rsid w:val="00C9079A"/>
    <w:rsid w:val="00C91304"/>
    <w:rsid w:val="00C914F0"/>
    <w:rsid w:val="00C916E0"/>
    <w:rsid w:val="00C916FB"/>
    <w:rsid w:val="00C92585"/>
    <w:rsid w:val="00C925D0"/>
    <w:rsid w:val="00C929D2"/>
    <w:rsid w:val="00C92C79"/>
    <w:rsid w:val="00C94771"/>
    <w:rsid w:val="00C94966"/>
    <w:rsid w:val="00C95A51"/>
    <w:rsid w:val="00C95D1C"/>
    <w:rsid w:val="00C97462"/>
    <w:rsid w:val="00C975CB"/>
    <w:rsid w:val="00CA02FE"/>
    <w:rsid w:val="00CA03AE"/>
    <w:rsid w:val="00CA0E12"/>
    <w:rsid w:val="00CA1988"/>
    <w:rsid w:val="00CA26B8"/>
    <w:rsid w:val="00CA2EFE"/>
    <w:rsid w:val="00CA2F71"/>
    <w:rsid w:val="00CA3B07"/>
    <w:rsid w:val="00CA3CD7"/>
    <w:rsid w:val="00CA4980"/>
    <w:rsid w:val="00CA4C79"/>
    <w:rsid w:val="00CA5018"/>
    <w:rsid w:val="00CA57C0"/>
    <w:rsid w:val="00CA6416"/>
    <w:rsid w:val="00CA7E8C"/>
    <w:rsid w:val="00CB0221"/>
    <w:rsid w:val="00CB0A4B"/>
    <w:rsid w:val="00CB0E76"/>
    <w:rsid w:val="00CB0F2C"/>
    <w:rsid w:val="00CB172F"/>
    <w:rsid w:val="00CB192E"/>
    <w:rsid w:val="00CB2B96"/>
    <w:rsid w:val="00CB2CE5"/>
    <w:rsid w:val="00CB3086"/>
    <w:rsid w:val="00CB346F"/>
    <w:rsid w:val="00CB5549"/>
    <w:rsid w:val="00CB5624"/>
    <w:rsid w:val="00CB6ACF"/>
    <w:rsid w:val="00CB7409"/>
    <w:rsid w:val="00CB780A"/>
    <w:rsid w:val="00CB79FD"/>
    <w:rsid w:val="00CC068F"/>
    <w:rsid w:val="00CC0895"/>
    <w:rsid w:val="00CC0BE0"/>
    <w:rsid w:val="00CC0D24"/>
    <w:rsid w:val="00CC167F"/>
    <w:rsid w:val="00CC1719"/>
    <w:rsid w:val="00CC27B1"/>
    <w:rsid w:val="00CC3715"/>
    <w:rsid w:val="00CC3CDF"/>
    <w:rsid w:val="00CC4416"/>
    <w:rsid w:val="00CC46CF"/>
    <w:rsid w:val="00CC46F6"/>
    <w:rsid w:val="00CC56DD"/>
    <w:rsid w:val="00CC5B50"/>
    <w:rsid w:val="00CC5C4A"/>
    <w:rsid w:val="00CC6F2F"/>
    <w:rsid w:val="00CC6F9E"/>
    <w:rsid w:val="00CC700F"/>
    <w:rsid w:val="00CC72B7"/>
    <w:rsid w:val="00CC77B6"/>
    <w:rsid w:val="00CC7C2A"/>
    <w:rsid w:val="00CD026E"/>
    <w:rsid w:val="00CD0540"/>
    <w:rsid w:val="00CD0B3D"/>
    <w:rsid w:val="00CD0BFC"/>
    <w:rsid w:val="00CD0E48"/>
    <w:rsid w:val="00CD0E5E"/>
    <w:rsid w:val="00CD144A"/>
    <w:rsid w:val="00CD1A0D"/>
    <w:rsid w:val="00CD25F5"/>
    <w:rsid w:val="00CD264B"/>
    <w:rsid w:val="00CD268D"/>
    <w:rsid w:val="00CD28C2"/>
    <w:rsid w:val="00CD2ED5"/>
    <w:rsid w:val="00CD304E"/>
    <w:rsid w:val="00CD4584"/>
    <w:rsid w:val="00CD6359"/>
    <w:rsid w:val="00CE00E0"/>
    <w:rsid w:val="00CE0511"/>
    <w:rsid w:val="00CE1489"/>
    <w:rsid w:val="00CE1995"/>
    <w:rsid w:val="00CE1BED"/>
    <w:rsid w:val="00CE2B09"/>
    <w:rsid w:val="00CE3C86"/>
    <w:rsid w:val="00CE5246"/>
    <w:rsid w:val="00CE58E5"/>
    <w:rsid w:val="00CE5A5D"/>
    <w:rsid w:val="00CE6A32"/>
    <w:rsid w:val="00CE6A9B"/>
    <w:rsid w:val="00CE7239"/>
    <w:rsid w:val="00CE7C6A"/>
    <w:rsid w:val="00CF0628"/>
    <w:rsid w:val="00CF0B61"/>
    <w:rsid w:val="00CF0BB8"/>
    <w:rsid w:val="00CF11CD"/>
    <w:rsid w:val="00CF132B"/>
    <w:rsid w:val="00CF2564"/>
    <w:rsid w:val="00CF35A6"/>
    <w:rsid w:val="00CF37DB"/>
    <w:rsid w:val="00CF3E31"/>
    <w:rsid w:val="00CF40B0"/>
    <w:rsid w:val="00CF4846"/>
    <w:rsid w:val="00CF533B"/>
    <w:rsid w:val="00CF5659"/>
    <w:rsid w:val="00CF578D"/>
    <w:rsid w:val="00CF5888"/>
    <w:rsid w:val="00CF5E87"/>
    <w:rsid w:val="00CF62D4"/>
    <w:rsid w:val="00CF699D"/>
    <w:rsid w:val="00CF739D"/>
    <w:rsid w:val="00CF7569"/>
    <w:rsid w:val="00D01161"/>
    <w:rsid w:val="00D0158B"/>
    <w:rsid w:val="00D02F3B"/>
    <w:rsid w:val="00D03E17"/>
    <w:rsid w:val="00D03E6F"/>
    <w:rsid w:val="00D03EA5"/>
    <w:rsid w:val="00D03F75"/>
    <w:rsid w:val="00D04FC6"/>
    <w:rsid w:val="00D05638"/>
    <w:rsid w:val="00D0701C"/>
    <w:rsid w:val="00D07A9D"/>
    <w:rsid w:val="00D07AE9"/>
    <w:rsid w:val="00D07D49"/>
    <w:rsid w:val="00D07F5C"/>
    <w:rsid w:val="00D101BF"/>
    <w:rsid w:val="00D1127F"/>
    <w:rsid w:val="00D1301F"/>
    <w:rsid w:val="00D13B7A"/>
    <w:rsid w:val="00D142CF"/>
    <w:rsid w:val="00D148FE"/>
    <w:rsid w:val="00D1494B"/>
    <w:rsid w:val="00D15494"/>
    <w:rsid w:val="00D15BD7"/>
    <w:rsid w:val="00D16305"/>
    <w:rsid w:val="00D16EBA"/>
    <w:rsid w:val="00D17707"/>
    <w:rsid w:val="00D20323"/>
    <w:rsid w:val="00D20F1B"/>
    <w:rsid w:val="00D21514"/>
    <w:rsid w:val="00D218A3"/>
    <w:rsid w:val="00D218A6"/>
    <w:rsid w:val="00D21B0E"/>
    <w:rsid w:val="00D22016"/>
    <w:rsid w:val="00D221BD"/>
    <w:rsid w:val="00D22AFF"/>
    <w:rsid w:val="00D23431"/>
    <w:rsid w:val="00D2447F"/>
    <w:rsid w:val="00D24D40"/>
    <w:rsid w:val="00D24EBA"/>
    <w:rsid w:val="00D256C9"/>
    <w:rsid w:val="00D268A0"/>
    <w:rsid w:val="00D26D76"/>
    <w:rsid w:val="00D2700B"/>
    <w:rsid w:val="00D278AE"/>
    <w:rsid w:val="00D27FFA"/>
    <w:rsid w:val="00D301DA"/>
    <w:rsid w:val="00D30236"/>
    <w:rsid w:val="00D308E7"/>
    <w:rsid w:val="00D3168A"/>
    <w:rsid w:val="00D31935"/>
    <w:rsid w:val="00D322E1"/>
    <w:rsid w:val="00D32A1E"/>
    <w:rsid w:val="00D32C5C"/>
    <w:rsid w:val="00D32D50"/>
    <w:rsid w:val="00D33461"/>
    <w:rsid w:val="00D3360A"/>
    <w:rsid w:val="00D342A3"/>
    <w:rsid w:val="00D3448D"/>
    <w:rsid w:val="00D3510B"/>
    <w:rsid w:val="00D3561F"/>
    <w:rsid w:val="00D35654"/>
    <w:rsid w:val="00D36E41"/>
    <w:rsid w:val="00D36F56"/>
    <w:rsid w:val="00D36FEC"/>
    <w:rsid w:val="00D37B35"/>
    <w:rsid w:val="00D40E1F"/>
    <w:rsid w:val="00D417B0"/>
    <w:rsid w:val="00D41F43"/>
    <w:rsid w:val="00D420EC"/>
    <w:rsid w:val="00D4213A"/>
    <w:rsid w:val="00D42F6B"/>
    <w:rsid w:val="00D43F2B"/>
    <w:rsid w:val="00D43FF2"/>
    <w:rsid w:val="00D449AA"/>
    <w:rsid w:val="00D44EAF"/>
    <w:rsid w:val="00D45170"/>
    <w:rsid w:val="00D456BA"/>
    <w:rsid w:val="00D4622E"/>
    <w:rsid w:val="00D4630F"/>
    <w:rsid w:val="00D46C13"/>
    <w:rsid w:val="00D46FD3"/>
    <w:rsid w:val="00D47320"/>
    <w:rsid w:val="00D47975"/>
    <w:rsid w:val="00D50176"/>
    <w:rsid w:val="00D51AA4"/>
    <w:rsid w:val="00D52128"/>
    <w:rsid w:val="00D52DE3"/>
    <w:rsid w:val="00D536BC"/>
    <w:rsid w:val="00D537AE"/>
    <w:rsid w:val="00D55453"/>
    <w:rsid w:val="00D55DAC"/>
    <w:rsid w:val="00D56DE9"/>
    <w:rsid w:val="00D57C2C"/>
    <w:rsid w:val="00D60831"/>
    <w:rsid w:val="00D6142B"/>
    <w:rsid w:val="00D61F88"/>
    <w:rsid w:val="00D62133"/>
    <w:rsid w:val="00D626F5"/>
    <w:rsid w:val="00D635E7"/>
    <w:rsid w:val="00D6383C"/>
    <w:rsid w:val="00D63DDD"/>
    <w:rsid w:val="00D64524"/>
    <w:rsid w:val="00D64988"/>
    <w:rsid w:val="00D64E70"/>
    <w:rsid w:val="00D663EB"/>
    <w:rsid w:val="00D66473"/>
    <w:rsid w:val="00D67720"/>
    <w:rsid w:val="00D7061C"/>
    <w:rsid w:val="00D711A7"/>
    <w:rsid w:val="00D714B9"/>
    <w:rsid w:val="00D714C4"/>
    <w:rsid w:val="00D715A0"/>
    <w:rsid w:val="00D715D5"/>
    <w:rsid w:val="00D72DD1"/>
    <w:rsid w:val="00D732A6"/>
    <w:rsid w:val="00D737EC"/>
    <w:rsid w:val="00D7452F"/>
    <w:rsid w:val="00D75719"/>
    <w:rsid w:val="00D76168"/>
    <w:rsid w:val="00D7643E"/>
    <w:rsid w:val="00D773F4"/>
    <w:rsid w:val="00D819D1"/>
    <w:rsid w:val="00D81B6C"/>
    <w:rsid w:val="00D81ED3"/>
    <w:rsid w:val="00D823D6"/>
    <w:rsid w:val="00D82609"/>
    <w:rsid w:val="00D829C3"/>
    <w:rsid w:val="00D82CD0"/>
    <w:rsid w:val="00D82F8E"/>
    <w:rsid w:val="00D84275"/>
    <w:rsid w:val="00D8483B"/>
    <w:rsid w:val="00D84935"/>
    <w:rsid w:val="00D86DC3"/>
    <w:rsid w:val="00D90142"/>
    <w:rsid w:val="00D903F7"/>
    <w:rsid w:val="00D907F3"/>
    <w:rsid w:val="00D90B2E"/>
    <w:rsid w:val="00D91415"/>
    <w:rsid w:val="00D9158F"/>
    <w:rsid w:val="00D91886"/>
    <w:rsid w:val="00D91C49"/>
    <w:rsid w:val="00D9393A"/>
    <w:rsid w:val="00D94149"/>
    <w:rsid w:val="00D949B3"/>
    <w:rsid w:val="00D949DC"/>
    <w:rsid w:val="00D957B0"/>
    <w:rsid w:val="00D960E6"/>
    <w:rsid w:val="00D968D7"/>
    <w:rsid w:val="00D96C99"/>
    <w:rsid w:val="00D978F6"/>
    <w:rsid w:val="00D97E70"/>
    <w:rsid w:val="00D97F94"/>
    <w:rsid w:val="00DA00D8"/>
    <w:rsid w:val="00DA0416"/>
    <w:rsid w:val="00DA1A88"/>
    <w:rsid w:val="00DA2300"/>
    <w:rsid w:val="00DA2FEB"/>
    <w:rsid w:val="00DA3420"/>
    <w:rsid w:val="00DA3611"/>
    <w:rsid w:val="00DA36AB"/>
    <w:rsid w:val="00DA3CE5"/>
    <w:rsid w:val="00DA4578"/>
    <w:rsid w:val="00DA4CFD"/>
    <w:rsid w:val="00DA5345"/>
    <w:rsid w:val="00DA5695"/>
    <w:rsid w:val="00DA5810"/>
    <w:rsid w:val="00DA59DA"/>
    <w:rsid w:val="00DA6042"/>
    <w:rsid w:val="00DA62BD"/>
    <w:rsid w:val="00DA642B"/>
    <w:rsid w:val="00DA6896"/>
    <w:rsid w:val="00DA76D7"/>
    <w:rsid w:val="00DB01AA"/>
    <w:rsid w:val="00DB03E6"/>
    <w:rsid w:val="00DB09F3"/>
    <w:rsid w:val="00DB0C75"/>
    <w:rsid w:val="00DB19A2"/>
    <w:rsid w:val="00DB216E"/>
    <w:rsid w:val="00DB256A"/>
    <w:rsid w:val="00DB34F5"/>
    <w:rsid w:val="00DB3755"/>
    <w:rsid w:val="00DB3908"/>
    <w:rsid w:val="00DB3CCE"/>
    <w:rsid w:val="00DB3FC8"/>
    <w:rsid w:val="00DB4411"/>
    <w:rsid w:val="00DB4F7A"/>
    <w:rsid w:val="00DB5B16"/>
    <w:rsid w:val="00DB5B8B"/>
    <w:rsid w:val="00DB63D8"/>
    <w:rsid w:val="00DB64B6"/>
    <w:rsid w:val="00DB685C"/>
    <w:rsid w:val="00DB6B82"/>
    <w:rsid w:val="00DB6C23"/>
    <w:rsid w:val="00DB6C8A"/>
    <w:rsid w:val="00DB7AF7"/>
    <w:rsid w:val="00DC009D"/>
    <w:rsid w:val="00DC01D2"/>
    <w:rsid w:val="00DC0ABE"/>
    <w:rsid w:val="00DC2DC6"/>
    <w:rsid w:val="00DC2E7E"/>
    <w:rsid w:val="00DC40C2"/>
    <w:rsid w:val="00DC4A77"/>
    <w:rsid w:val="00DC4F91"/>
    <w:rsid w:val="00DC5732"/>
    <w:rsid w:val="00DC588C"/>
    <w:rsid w:val="00DC6036"/>
    <w:rsid w:val="00DC641C"/>
    <w:rsid w:val="00DC715E"/>
    <w:rsid w:val="00DC72DA"/>
    <w:rsid w:val="00DC751E"/>
    <w:rsid w:val="00DD14F9"/>
    <w:rsid w:val="00DD206A"/>
    <w:rsid w:val="00DD2150"/>
    <w:rsid w:val="00DD2478"/>
    <w:rsid w:val="00DD2821"/>
    <w:rsid w:val="00DD2C65"/>
    <w:rsid w:val="00DD4239"/>
    <w:rsid w:val="00DD46CC"/>
    <w:rsid w:val="00DD68BC"/>
    <w:rsid w:val="00DD69AA"/>
    <w:rsid w:val="00DD6BCB"/>
    <w:rsid w:val="00DD6E53"/>
    <w:rsid w:val="00DD7CE0"/>
    <w:rsid w:val="00DE0239"/>
    <w:rsid w:val="00DE0BD6"/>
    <w:rsid w:val="00DE0C6D"/>
    <w:rsid w:val="00DE2144"/>
    <w:rsid w:val="00DE3DBA"/>
    <w:rsid w:val="00DE3F8D"/>
    <w:rsid w:val="00DE4F67"/>
    <w:rsid w:val="00DE54A7"/>
    <w:rsid w:val="00DE5C97"/>
    <w:rsid w:val="00DE6F5A"/>
    <w:rsid w:val="00DE7042"/>
    <w:rsid w:val="00DE714F"/>
    <w:rsid w:val="00DE780D"/>
    <w:rsid w:val="00DE7BC0"/>
    <w:rsid w:val="00DE7EC4"/>
    <w:rsid w:val="00DF08CA"/>
    <w:rsid w:val="00DF0D21"/>
    <w:rsid w:val="00DF18EE"/>
    <w:rsid w:val="00DF1F1E"/>
    <w:rsid w:val="00DF2A91"/>
    <w:rsid w:val="00DF2E3C"/>
    <w:rsid w:val="00DF34B6"/>
    <w:rsid w:val="00DF36F9"/>
    <w:rsid w:val="00DF42BD"/>
    <w:rsid w:val="00DF58FD"/>
    <w:rsid w:val="00DF5B61"/>
    <w:rsid w:val="00DF5B8C"/>
    <w:rsid w:val="00DF5D1F"/>
    <w:rsid w:val="00DF6A47"/>
    <w:rsid w:val="00DF6CFC"/>
    <w:rsid w:val="00DF738C"/>
    <w:rsid w:val="00E00DF4"/>
    <w:rsid w:val="00E01039"/>
    <w:rsid w:val="00E010A7"/>
    <w:rsid w:val="00E02277"/>
    <w:rsid w:val="00E0286A"/>
    <w:rsid w:val="00E02886"/>
    <w:rsid w:val="00E03BBB"/>
    <w:rsid w:val="00E03BF5"/>
    <w:rsid w:val="00E04207"/>
    <w:rsid w:val="00E048DA"/>
    <w:rsid w:val="00E04953"/>
    <w:rsid w:val="00E04D69"/>
    <w:rsid w:val="00E05353"/>
    <w:rsid w:val="00E057D5"/>
    <w:rsid w:val="00E05AC0"/>
    <w:rsid w:val="00E05F42"/>
    <w:rsid w:val="00E06DE0"/>
    <w:rsid w:val="00E0729B"/>
    <w:rsid w:val="00E0749D"/>
    <w:rsid w:val="00E07FBE"/>
    <w:rsid w:val="00E105DD"/>
    <w:rsid w:val="00E105F4"/>
    <w:rsid w:val="00E10988"/>
    <w:rsid w:val="00E11073"/>
    <w:rsid w:val="00E11130"/>
    <w:rsid w:val="00E1154D"/>
    <w:rsid w:val="00E12B95"/>
    <w:rsid w:val="00E12EDA"/>
    <w:rsid w:val="00E1302C"/>
    <w:rsid w:val="00E143C7"/>
    <w:rsid w:val="00E14727"/>
    <w:rsid w:val="00E1503D"/>
    <w:rsid w:val="00E15EF5"/>
    <w:rsid w:val="00E15FCD"/>
    <w:rsid w:val="00E1754F"/>
    <w:rsid w:val="00E20448"/>
    <w:rsid w:val="00E20873"/>
    <w:rsid w:val="00E21552"/>
    <w:rsid w:val="00E21BCC"/>
    <w:rsid w:val="00E22235"/>
    <w:rsid w:val="00E2226F"/>
    <w:rsid w:val="00E22D42"/>
    <w:rsid w:val="00E2327D"/>
    <w:rsid w:val="00E232AF"/>
    <w:rsid w:val="00E236A9"/>
    <w:rsid w:val="00E237AB"/>
    <w:rsid w:val="00E239BA"/>
    <w:rsid w:val="00E24460"/>
    <w:rsid w:val="00E2568F"/>
    <w:rsid w:val="00E25823"/>
    <w:rsid w:val="00E25888"/>
    <w:rsid w:val="00E2598D"/>
    <w:rsid w:val="00E25D25"/>
    <w:rsid w:val="00E26813"/>
    <w:rsid w:val="00E2708D"/>
    <w:rsid w:val="00E275BC"/>
    <w:rsid w:val="00E27B0C"/>
    <w:rsid w:val="00E30134"/>
    <w:rsid w:val="00E30220"/>
    <w:rsid w:val="00E311AF"/>
    <w:rsid w:val="00E311C7"/>
    <w:rsid w:val="00E311C8"/>
    <w:rsid w:val="00E31F1F"/>
    <w:rsid w:val="00E32525"/>
    <w:rsid w:val="00E325BD"/>
    <w:rsid w:val="00E330A1"/>
    <w:rsid w:val="00E3392C"/>
    <w:rsid w:val="00E33D6A"/>
    <w:rsid w:val="00E3444C"/>
    <w:rsid w:val="00E345E5"/>
    <w:rsid w:val="00E352BF"/>
    <w:rsid w:val="00E35BE0"/>
    <w:rsid w:val="00E35FD1"/>
    <w:rsid w:val="00E36682"/>
    <w:rsid w:val="00E37103"/>
    <w:rsid w:val="00E374FE"/>
    <w:rsid w:val="00E37785"/>
    <w:rsid w:val="00E37C44"/>
    <w:rsid w:val="00E403FC"/>
    <w:rsid w:val="00E41365"/>
    <w:rsid w:val="00E414C1"/>
    <w:rsid w:val="00E41A75"/>
    <w:rsid w:val="00E41D19"/>
    <w:rsid w:val="00E41E89"/>
    <w:rsid w:val="00E41EC5"/>
    <w:rsid w:val="00E41FFF"/>
    <w:rsid w:val="00E42D53"/>
    <w:rsid w:val="00E444A7"/>
    <w:rsid w:val="00E447B1"/>
    <w:rsid w:val="00E44B79"/>
    <w:rsid w:val="00E45134"/>
    <w:rsid w:val="00E46E72"/>
    <w:rsid w:val="00E4785C"/>
    <w:rsid w:val="00E5017C"/>
    <w:rsid w:val="00E518A5"/>
    <w:rsid w:val="00E523A1"/>
    <w:rsid w:val="00E52FA0"/>
    <w:rsid w:val="00E53D08"/>
    <w:rsid w:val="00E54558"/>
    <w:rsid w:val="00E547DE"/>
    <w:rsid w:val="00E5491F"/>
    <w:rsid w:val="00E54D60"/>
    <w:rsid w:val="00E55EB1"/>
    <w:rsid w:val="00E56258"/>
    <w:rsid w:val="00E56807"/>
    <w:rsid w:val="00E57799"/>
    <w:rsid w:val="00E57982"/>
    <w:rsid w:val="00E57CCE"/>
    <w:rsid w:val="00E6055A"/>
    <w:rsid w:val="00E607D4"/>
    <w:rsid w:val="00E62D1F"/>
    <w:rsid w:val="00E62E0E"/>
    <w:rsid w:val="00E63291"/>
    <w:rsid w:val="00E63363"/>
    <w:rsid w:val="00E63B00"/>
    <w:rsid w:val="00E64712"/>
    <w:rsid w:val="00E649A9"/>
    <w:rsid w:val="00E64A7C"/>
    <w:rsid w:val="00E65508"/>
    <w:rsid w:val="00E6667E"/>
    <w:rsid w:val="00E672B0"/>
    <w:rsid w:val="00E67333"/>
    <w:rsid w:val="00E67950"/>
    <w:rsid w:val="00E7058A"/>
    <w:rsid w:val="00E70BED"/>
    <w:rsid w:val="00E70F2A"/>
    <w:rsid w:val="00E7157B"/>
    <w:rsid w:val="00E732F6"/>
    <w:rsid w:val="00E743F2"/>
    <w:rsid w:val="00E74595"/>
    <w:rsid w:val="00E7466F"/>
    <w:rsid w:val="00E76763"/>
    <w:rsid w:val="00E768F3"/>
    <w:rsid w:val="00E76F18"/>
    <w:rsid w:val="00E7726D"/>
    <w:rsid w:val="00E773B0"/>
    <w:rsid w:val="00E776CC"/>
    <w:rsid w:val="00E77CAB"/>
    <w:rsid w:val="00E804AB"/>
    <w:rsid w:val="00E80868"/>
    <w:rsid w:val="00E80935"/>
    <w:rsid w:val="00E81B59"/>
    <w:rsid w:val="00E81D55"/>
    <w:rsid w:val="00E826CD"/>
    <w:rsid w:val="00E82C98"/>
    <w:rsid w:val="00E83017"/>
    <w:rsid w:val="00E83D4B"/>
    <w:rsid w:val="00E83DED"/>
    <w:rsid w:val="00E84225"/>
    <w:rsid w:val="00E8442E"/>
    <w:rsid w:val="00E84442"/>
    <w:rsid w:val="00E8444A"/>
    <w:rsid w:val="00E84E4E"/>
    <w:rsid w:val="00E85029"/>
    <w:rsid w:val="00E854A8"/>
    <w:rsid w:val="00E859B1"/>
    <w:rsid w:val="00E86490"/>
    <w:rsid w:val="00E879A1"/>
    <w:rsid w:val="00E902CE"/>
    <w:rsid w:val="00E90477"/>
    <w:rsid w:val="00E90BA4"/>
    <w:rsid w:val="00E90E5C"/>
    <w:rsid w:val="00E911A5"/>
    <w:rsid w:val="00E913FD"/>
    <w:rsid w:val="00E91FD5"/>
    <w:rsid w:val="00E9268A"/>
    <w:rsid w:val="00E92B42"/>
    <w:rsid w:val="00E92C43"/>
    <w:rsid w:val="00E92CBA"/>
    <w:rsid w:val="00E93D91"/>
    <w:rsid w:val="00E94ABA"/>
    <w:rsid w:val="00E94B72"/>
    <w:rsid w:val="00E968AA"/>
    <w:rsid w:val="00E96C5E"/>
    <w:rsid w:val="00E96DBE"/>
    <w:rsid w:val="00E96F93"/>
    <w:rsid w:val="00EA0296"/>
    <w:rsid w:val="00EA1709"/>
    <w:rsid w:val="00EA1ABA"/>
    <w:rsid w:val="00EA1FC2"/>
    <w:rsid w:val="00EA1FE3"/>
    <w:rsid w:val="00EA267E"/>
    <w:rsid w:val="00EA2950"/>
    <w:rsid w:val="00EA2E0F"/>
    <w:rsid w:val="00EA39BD"/>
    <w:rsid w:val="00EA42ED"/>
    <w:rsid w:val="00EA463A"/>
    <w:rsid w:val="00EA4657"/>
    <w:rsid w:val="00EA6547"/>
    <w:rsid w:val="00EA79CD"/>
    <w:rsid w:val="00EA7B47"/>
    <w:rsid w:val="00EB0F48"/>
    <w:rsid w:val="00EB1C4C"/>
    <w:rsid w:val="00EB205E"/>
    <w:rsid w:val="00EB28E2"/>
    <w:rsid w:val="00EB28FD"/>
    <w:rsid w:val="00EB3219"/>
    <w:rsid w:val="00EB38D8"/>
    <w:rsid w:val="00EB3DEF"/>
    <w:rsid w:val="00EB4535"/>
    <w:rsid w:val="00EB51A1"/>
    <w:rsid w:val="00EB5313"/>
    <w:rsid w:val="00EB5850"/>
    <w:rsid w:val="00EB6335"/>
    <w:rsid w:val="00EB6E72"/>
    <w:rsid w:val="00EB6F24"/>
    <w:rsid w:val="00EB716B"/>
    <w:rsid w:val="00EB758B"/>
    <w:rsid w:val="00EC038D"/>
    <w:rsid w:val="00EC0409"/>
    <w:rsid w:val="00EC07B0"/>
    <w:rsid w:val="00EC0B11"/>
    <w:rsid w:val="00EC1877"/>
    <w:rsid w:val="00EC1E18"/>
    <w:rsid w:val="00EC2322"/>
    <w:rsid w:val="00EC264C"/>
    <w:rsid w:val="00EC2775"/>
    <w:rsid w:val="00EC2B14"/>
    <w:rsid w:val="00EC39EE"/>
    <w:rsid w:val="00EC40DA"/>
    <w:rsid w:val="00EC4AE3"/>
    <w:rsid w:val="00EC5D0F"/>
    <w:rsid w:val="00EC5F02"/>
    <w:rsid w:val="00EC672A"/>
    <w:rsid w:val="00EC7548"/>
    <w:rsid w:val="00EC76D1"/>
    <w:rsid w:val="00EC770B"/>
    <w:rsid w:val="00ED0665"/>
    <w:rsid w:val="00ED072B"/>
    <w:rsid w:val="00ED093A"/>
    <w:rsid w:val="00ED214D"/>
    <w:rsid w:val="00ED23E2"/>
    <w:rsid w:val="00ED3889"/>
    <w:rsid w:val="00ED5A76"/>
    <w:rsid w:val="00ED5FD7"/>
    <w:rsid w:val="00ED62E7"/>
    <w:rsid w:val="00ED66D4"/>
    <w:rsid w:val="00ED6D53"/>
    <w:rsid w:val="00ED706D"/>
    <w:rsid w:val="00ED70C7"/>
    <w:rsid w:val="00ED737F"/>
    <w:rsid w:val="00ED7D3C"/>
    <w:rsid w:val="00EE0357"/>
    <w:rsid w:val="00EE03B4"/>
    <w:rsid w:val="00EE15A7"/>
    <w:rsid w:val="00EE3263"/>
    <w:rsid w:val="00EE366E"/>
    <w:rsid w:val="00EE37A8"/>
    <w:rsid w:val="00EE3DB1"/>
    <w:rsid w:val="00EE3F9A"/>
    <w:rsid w:val="00EE449B"/>
    <w:rsid w:val="00EE48B0"/>
    <w:rsid w:val="00EE4DB2"/>
    <w:rsid w:val="00EE56D3"/>
    <w:rsid w:val="00EE6AA4"/>
    <w:rsid w:val="00EF09C6"/>
    <w:rsid w:val="00EF16AA"/>
    <w:rsid w:val="00EF196E"/>
    <w:rsid w:val="00EF3474"/>
    <w:rsid w:val="00EF4366"/>
    <w:rsid w:val="00EF4830"/>
    <w:rsid w:val="00EF48C5"/>
    <w:rsid w:val="00EF55CC"/>
    <w:rsid w:val="00EF5769"/>
    <w:rsid w:val="00EF70BE"/>
    <w:rsid w:val="00EF79B6"/>
    <w:rsid w:val="00F00605"/>
    <w:rsid w:val="00F00DDF"/>
    <w:rsid w:val="00F014AB"/>
    <w:rsid w:val="00F019EB"/>
    <w:rsid w:val="00F0279A"/>
    <w:rsid w:val="00F03740"/>
    <w:rsid w:val="00F03C4C"/>
    <w:rsid w:val="00F0451F"/>
    <w:rsid w:val="00F04CBE"/>
    <w:rsid w:val="00F0529B"/>
    <w:rsid w:val="00F06028"/>
    <w:rsid w:val="00F06568"/>
    <w:rsid w:val="00F0713A"/>
    <w:rsid w:val="00F07340"/>
    <w:rsid w:val="00F07459"/>
    <w:rsid w:val="00F11A74"/>
    <w:rsid w:val="00F12E4A"/>
    <w:rsid w:val="00F1345D"/>
    <w:rsid w:val="00F14B86"/>
    <w:rsid w:val="00F15C74"/>
    <w:rsid w:val="00F16596"/>
    <w:rsid w:val="00F17BEB"/>
    <w:rsid w:val="00F20071"/>
    <w:rsid w:val="00F202EB"/>
    <w:rsid w:val="00F206FA"/>
    <w:rsid w:val="00F207EF"/>
    <w:rsid w:val="00F20AAB"/>
    <w:rsid w:val="00F213F0"/>
    <w:rsid w:val="00F22082"/>
    <w:rsid w:val="00F2274B"/>
    <w:rsid w:val="00F23991"/>
    <w:rsid w:val="00F23C65"/>
    <w:rsid w:val="00F242E0"/>
    <w:rsid w:val="00F2556F"/>
    <w:rsid w:val="00F25BE9"/>
    <w:rsid w:val="00F2661E"/>
    <w:rsid w:val="00F26A6C"/>
    <w:rsid w:val="00F27915"/>
    <w:rsid w:val="00F27C43"/>
    <w:rsid w:val="00F27C4D"/>
    <w:rsid w:val="00F30236"/>
    <w:rsid w:val="00F3096F"/>
    <w:rsid w:val="00F31CFD"/>
    <w:rsid w:val="00F33B87"/>
    <w:rsid w:val="00F33BFE"/>
    <w:rsid w:val="00F340EE"/>
    <w:rsid w:val="00F34CBC"/>
    <w:rsid w:val="00F35234"/>
    <w:rsid w:val="00F35934"/>
    <w:rsid w:val="00F36197"/>
    <w:rsid w:val="00F37C5C"/>
    <w:rsid w:val="00F406E0"/>
    <w:rsid w:val="00F410A3"/>
    <w:rsid w:val="00F41190"/>
    <w:rsid w:val="00F41709"/>
    <w:rsid w:val="00F4197A"/>
    <w:rsid w:val="00F41F38"/>
    <w:rsid w:val="00F42A95"/>
    <w:rsid w:val="00F43801"/>
    <w:rsid w:val="00F43B04"/>
    <w:rsid w:val="00F43D25"/>
    <w:rsid w:val="00F43E53"/>
    <w:rsid w:val="00F4416B"/>
    <w:rsid w:val="00F4459A"/>
    <w:rsid w:val="00F4492E"/>
    <w:rsid w:val="00F4569A"/>
    <w:rsid w:val="00F46601"/>
    <w:rsid w:val="00F50D3F"/>
    <w:rsid w:val="00F51132"/>
    <w:rsid w:val="00F5312F"/>
    <w:rsid w:val="00F53362"/>
    <w:rsid w:val="00F534CE"/>
    <w:rsid w:val="00F53C92"/>
    <w:rsid w:val="00F54234"/>
    <w:rsid w:val="00F54C39"/>
    <w:rsid w:val="00F560C3"/>
    <w:rsid w:val="00F565B6"/>
    <w:rsid w:val="00F57B4D"/>
    <w:rsid w:val="00F60241"/>
    <w:rsid w:val="00F60F41"/>
    <w:rsid w:val="00F61017"/>
    <w:rsid w:val="00F613B3"/>
    <w:rsid w:val="00F621F8"/>
    <w:rsid w:val="00F62F9A"/>
    <w:rsid w:val="00F63400"/>
    <w:rsid w:val="00F63B3E"/>
    <w:rsid w:val="00F649F6"/>
    <w:rsid w:val="00F64C2A"/>
    <w:rsid w:val="00F64C39"/>
    <w:rsid w:val="00F64CEC"/>
    <w:rsid w:val="00F651FC"/>
    <w:rsid w:val="00F65305"/>
    <w:rsid w:val="00F6570C"/>
    <w:rsid w:val="00F6768D"/>
    <w:rsid w:val="00F702CB"/>
    <w:rsid w:val="00F7295B"/>
    <w:rsid w:val="00F73A3D"/>
    <w:rsid w:val="00F73E66"/>
    <w:rsid w:val="00F74560"/>
    <w:rsid w:val="00F748B0"/>
    <w:rsid w:val="00F748F4"/>
    <w:rsid w:val="00F74C17"/>
    <w:rsid w:val="00F75181"/>
    <w:rsid w:val="00F75E2C"/>
    <w:rsid w:val="00F7744B"/>
    <w:rsid w:val="00F77621"/>
    <w:rsid w:val="00F77695"/>
    <w:rsid w:val="00F77D22"/>
    <w:rsid w:val="00F803E7"/>
    <w:rsid w:val="00F80B29"/>
    <w:rsid w:val="00F80DA1"/>
    <w:rsid w:val="00F81DA7"/>
    <w:rsid w:val="00F824CE"/>
    <w:rsid w:val="00F83694"/>
    <w:rsid w:val="00F83AC5"/>
    <w:rsid w:val="00F848F6"/>
    <w:rsid w:val="00F8499E"/>
    <w:rsid w:val="00F84A34"/>
    <w:rsid w:val="00F84B41"/>
    <w:rsid w:val="00F85B03"/>
    <w:rsid w:val="00F85B46"/>
    <w:rsid w:val="00F864B0"/>
    <w:rsid w:val="00F86DD8"/>
    <w:rsid w:val="00F875A9"/>
    <w:rsid w:val="00F87734"/>
    <w:rsid w:val="00F90829"/>
    <w:rsid w:val="00F921EF"/>
    <w:rsid w:val="00F93CC0"/>
    <w:rsid w:val="00F94B26"/>
    <w:rsid w:val="00F94DBC"/>
    <w:rsid w:val="00F95668"/>
    <w:rsid w:val="00F95F77"/>
    <w:rsid w:val="00F96240"/>
    <w:rsid w:val="00F96ABA"/>
    <w:rsid w:val="00F96DF4"/>
    <w:rsid w:val="00FA15C6"/>
    <w:rsid w:val="00FA1AA2"/>
    <w:rsid w:val="00FA28E9"/>
    <w:rsid w:val="00FA2D56"/>
    <w:rsid w:val="00FA2E2A"/>
    <w:rsid w:val="00FA383A"/>
    <w:rsid w:val="00FA3E1E"/>
    <w:rsid w:val="00FA4755"/>
    <w:rsid w:val="00FA476E"/>
    <w:rsid w:val="00FA4D07"/>
    <w:rsid w:val="00FA4F41"/>
    <w:rsid w:val="00FA50D5"/>
    <w:rsid w:val="00FA5585"/>
    <w:rsid w:val="00FA5586"/>
    <w:rsid w:val="00FA5B83"/>
    <w:rsid w:val="00FA5F93"/>
    <w:rsid w:val="00FA63DE"/>
    <w:rsid w:val="00FA70C8"/>
    <w:rsid w:val="00FA7364"/>
    <w:rsid w:val="00FA73F2"/>
    <w:rsid w:val="00FA765A"/>
    <w:rsid w:val="00FB031D"/>
    <w:rsid w:val="00FB09AC"/>
    <w:rsid w:val="00FB1222"/>
    <w:rsid w:val="00FB12DA"/>
    <w:rsid w:val="00FB16C4"/>
    <w:rsid w:val="00FB26E6"/>
    <w:rsid w:val="00FB36CA"/>
    <w:rsid w:val="00FB4426"/>
    <w:rsid w:val="00FB502A"/>
    <w:rsid w:val="00FB50E5"/>
    <w:rsid w:val="00FB5B92"/>
    <w:rsid w:val="00FB658F"/>
    <w:rsid w:val="00FB7330"/>
    <w:rsid w:val="00FB7451"/>
    <w:rsid w:val="00FB7517"/>
    <w:rsid w:val="00FB77BC"/>
    <w:rsid w:val="00FB79FB"/>
    <w:rsid w:val="00FC1ED2"/>
    <w:rsid w:val="00FC2A8D"/>
    <w:rsid w:val="00FC2C29"/>
    <w:rsid w:val="00FC2C3D"/>
    <w:rsid w:val="00FC30FD"/>
    <w:rsid w:val="00FC3262"/>
    <w:rsid w:val="00FC4687"/>
    <w:rsid w:val="00FC49E4"/>
    <w:rsid w:val="00FC4F8B"/>
    <w:rsid w:val="00FC4F92"/>
    <w:rsid w:val="00FC5A02"/>
    <w:rsid w:val="00FC5E01"/>
    <w:rsid w:val="00FC64D4"/>
    <w:rsid w:val="00FC67FC"/>
    <w:rsid w:val="00FD0ACD"/>
    <w:rsid w:val="00FD1414"/>
    <w:rsid w:val="00FD1ED2"/>
    <w:rsid w:val="00FD2814"/>
    <w:rsid w:val="00FD3361"/>
    <w:rsid w:val="00FD3FDE"/>
    <w:rsid w:val="00FD41DE"/>
    <w:rsid w:val="00FD4B66"/>
    <w:rsid w:val="00FD4E31"/>
    <w:rsid w:val="00FD5156"/>
    <w:rsid w:val="00FD5312"/>
    <w:rsid w:val="00FD59E1"/>
    <w:rsid w:val="00FD5C4F"/>
    <w:rsid w:val="00FD5EC7"/>
    <w:rsid w:val="00FD77AC"/>
    <w:rsid w:val="00FD7A4C"/>
    <w:rsid w:val="00FE04D1"/>
    <w:rsid w:val="00FE0F0C"/>
    <w:rsid w:val="00FE1B99"/>
    <w:rsid w:val="00FE2E25"/>
    <w:rsid w:val="00FE539F"/>
    <w:rsid w:val="00FE59D2"/>
    <w:rsid w:val="00FE5D36"/>
    <w:rsid w:val="00FE630B"/>
    <w:rsid w:val="00FE7CE4"/>
    <w:rsid w:val="00FE7E1A"/>
    <w:rsid w:val="00FF0989"/>
    <w:rsid w:val="00FF1A18"/>
    <w:rsid w:val="00FF1EA0"/>
    <w:rsid w:val="00FF20FB"/>
    <w:rsid w:val="00FF2A95"/>
    <w:rsid w:val="00FF435F"/>
    <w:rsid w:val="00FF44B3"/>
    <w:rsid w:val="00FF4B0B"/>
    <w:rsid w:val="00FF5046"/>
    <w:rsid w:val="00FF528D"/>
    <w:rsid w:val="00FF6023"/>
    <w:rsid w:val="00FF618F"/>
    <w:rsid w:val="00FF7016"/>
    <w:rsid w:val="00FF709F"/>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DFDC8"/>
  <w15:docId w15:val="{36C2A48B-F1A7-40B8-A484-FED154A04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72B7"/>
    <w:pPr>
      <w:spacing w:after="120" w:line="276" w:lineRule="auto"/>
      <w:jc w:val="both"/>
    </w:pPr>
    <w:rPr>
      <w:rFonts w:cs="Calibri"/>
      <w:sz w:val="22"/>
      <w:szCs w:val="22"/>
      <w:lang w:eastAsia="en-US"/>
    </w:rPr>
  </w:style>
  <w:style w:type="paragraph" w:styleId="berschrift1">
    <w:name w:val="heading 1"/>
    <w:basedOn w:val="Standard"/>
    <w:next w:val="Standard"/>
    <w:link w:val="berschrift1Zchn"/>
    <w:qFormat/>
    <w:rsid w:val="00EA1FC2"/>
    <w:pPr>
      <w:numPr>
        <w:numId w:val="1"/>
      </w:numPr>
      <w:tabs>
        <w:tab w:val="left" w:pos="567"/>
      </w:tabs>
      <w:spacing w:before="360" w:line="240" w:lineRule="auto"/>
      <w:outlineLvl w:val="0"/>
    </w:pPr>
    <w:rPr>
      <w:rFonts w:ascii="Cambria" w:hAnsi="Cambria" w:cs="Cambria"/>
      <w:b/>
      <w:bCs/>
      <w:sz w:val="36"/>
      <w:szCs w:val="36"/>
      <w:lang w:eastAsia="de-AT"/>
    </w:rPr>
  </w:style>
  <w:style w:type="paragraph" w:styleId="berschrift2">
    <w:name w:val="heading 2"/>
    <w:basedOn w:val="Standard"/>
    <w:next w:val="Standard"/>
    <w:link w:val="berschrift2Zchn"/>
    <w:qFormat/>
    <w:rsid w:val="008A4776"/>
    <w:pPr>
      <w:numPr>
        <w:ilvl w:val="1"/>
        <w:numId w:val="1"/>
      </w:numPr>
      <w:tabs>
        <w:tab w:val="left" w:pos="567"/>
        <w:tab w:val="left" w:pos="1134"/>
      </w:tabs>
      <w:spacing w:before="360" w:line="240" w:lineRule="auto"/>
      <w:outlineLvl w:val="1"/>
    </w:pPr>
    <w:rPr>
      <w:rFonts w:ascii="Cambria" w:hAnsi="Cambria" w:cs="Cambria"/>
      <w:b/>
      <w:bCs/>
      <w:sz w:val="30"/>
      <w:szCs w:val="32"/>
      <w:lang w:eastAsia="de-AT"/>
    </w:rPr>
  </w:style>
  <w:style w:type="paragraph" w:styleId="berschrift3">
    <w:name w:val="heading 3"/>
    <w:basedOn w:val="berschrift2"/>
    <w:next w:val="Standard"/>
    <w:link w:val="berschrift3Zchn"/>
    <w:qFormat/>
    <w:rsid w:val="000A6F9F"/>
    <w:pPr>
      <w:numPr>
        <w:ilvl w:val="2"/>
      </w:numPr>
      <w:spacing w:before="240"/>
      <w:jc w:val="left"/>
      <w:outlineLvl w:val="2"/>
    </w:pPr>
    <w:rPr>
      <w:sz w:val="26"/>
    </w:rPr>
  </w:style>
  <w:style w:type="paragraph" w:styleId="berschrift4">
    <w:name w:val="heading 4"/>
    <w:basedOn w:val="Standard"/>
    <w:next w:val="Standard"/>
    <w:link w:val="berschrift4Zchn"/>
    <w:uiPriority w:val="1"/>
    <w:qFormat/>
    <w:rsid w:val="00661D40"/>
    <w:pPr>
      <w:numPr>
        <w:ilvl w:val="3"/>
        <w:numId w:val="1"/>
      </w:numPr>
      <w:spacing w:before="200" w:after="0"/>
      <w:outlineLvl w:val="3"/>
    </w:pPr>
    <w:rPr>
      <w:rFonts w:ascii="Cambria" w:hAnsi="Cambria" w:cs="Cambria"/>
      <w:b/>
      <w:bCs/>
      <w:i/>
      <w:iCs/>
      <w:sz w:val="20"/>
      <w:szCs w:val="20"/>
      <w:lang w:eastAsia="de-AT"/>
    </w:rPr>
  </w:style>
  <w:style w:type="paragraph" w:styleId="berschrift5">
    <w:name w:val="heading 5"/>
    <w:basedOn w:val="Standard"/>
    <w:next w:val="Standard"/>
    <w:link w:val="berschrift5Zchn"/>
    <w:uiPriority w:val="1"/>
    <w:qFormat/>
    <w:rsid w:val="00661D40"/>
    <w:pPr>
      <w:numPr>
        <w:ilvl w:val="4"/>
        <w:numId w:val="1"/>
      </w:numPr>
      <w:spacing w:before="200" w:after="0"/>
      <w:outlineLvl w:val="4"/>
    </w:pPr>
    <w:rPr>
      <w:rFonts w:ascii="Cambria" w:hAnsi="Cambria" w:cs="Cambria"/>
      <w:b/>
      <w:bCs/>
      <w:color w:val="7F7F7F"/>
      <w:sz w:val="20"/>
      <w:szCs w:val="20"/>
      <w:lang w:eastAsia="de-AT"/>
    </w:rPr>
  </w:style>
  <w:style w:type="paragraph" w:styleId="berschrift6">
    <w:name w:val="heading 6"/>
    <w:basedOn w:val="Standard"/>
    <w:next w:val="Standard"/>
    <w:link w:val="berschrift6Zchn"/>
    <w:uiPriority w:val="1"/>
    <w:qFormat/>
    <w:rsid w:val="00661D40"/>
    <w:pPr>
      <w:numPr>
        <w:ilvl w:val="5"/>
        <w:numId w:val="1"/>
      </w:numPr>
      <w:spacing w:after="0" w:line="271" w:lineRule="auto"/>
      <w:outlineLvl w:val="5"/>
    </w:pPr>
    <w:rPr>
      <w:rFonts w:ascii="Cambria" w:hAnsi="Cambria" w:cs="Cambria"/>
      <w:b/>
      <w:bCs/>
      <w:i/>
      <w:iCs/>
      <w:color w:val="7F7F7F"/>
      <w:sz w:val="20"/>
      <w:szCs w:val="20"/>
      <w:lang w:eastAsia="de-AT"/>
    </w:rPr>
  </w:style>
  <w:style w:type="paragraph" w:styleId="berschrift7">
    <w:name w:val="heading 7"/>
    <w:basedOn w:val="Standard"/>
    <w:next w:val="Standard"/>
    <w:link w:val="berschrift7Zchn"/>
    <w:uiPriority w:val="1"/>
    <w:qFormat/>
    <w:rsid w:val="00661D40"/>
    <w:pPr>
      <w:numPr>
        <w:ilvl w:val="6"/>
        <w:numId w:val="1"/>
      </w:numPr>
      <w:spacing w:after="0"/>
      <w:outlineLvl w:val="6"/>
    </w:pPr>
    <w:rPr>
      <w:rFonts w:ascii="Cambria" w:hAnsi="Cambria" w:cs="Cambria"/>
      <w:i/>
      <w:iCs/>
      <w:sz w:val="20"/>
      <w:szCs w:val="20"/>
      <w:lang w:eastAsia="de-AT"/>
    </w:rPr>
  </w:style>
  <w:style w:type="paragraph" w:styleId="berschrift8">
    <w:name w:val="heading 8"/>
    <w:basedOn w:val="Standard"/>
    <w:next w:val="Standard"/>
    <w:link w:val="berschrift8Zchn"/>
    <w:uiPriority w:val="1"/>
    <w:qFormat/>
    <w:rsid w:val="00661D40"/>
    <w:pPr>
      <w:numPr>
        <w:ilvl w:val="7"/>
        <w:numId w:val="1"/>
      </w:numPr>
      <w:spacing w:after="0"/>
      <w:outlineLvl w:val="7"/>
    </w:pPr>
    <w:rPr>
      <w:rFonts w:ascii="Cambria" w:hAnsi="Cambria" w:cs="Cambria"/>
      <w:sz w:val="20"/>
      <w:szCs w:val="20"/>
      <w:lang w:eastAsia="de-AT"/>
    </w:rPr>
  </w:style>
  <w:style w:type="paragraph" w:styleId="berschrift9">
    <w:name w:val="heading 9"/>
    <w:basedOn w:val="Standard"/>
    <w:next w:val="Standard"/>
    <w:link w:val="berschrift9Zchn"/>
    <w:uiPriority w:val="1"/>
    <w:qFormat/>
    <w:rsid w:val="00661D40"/>
    <w:pPr>
      <w:numPr>
        <w:ilvl w:val="8"/>
        <w:numId w:val="1"/>
      </w:numPr>
      <w:spacing w:after="0"/>
      <w:outlineLvl w:val="8"/>
    </w:pPr>
    <w:rPr>
      <w:rFonts w:ascii="Cambria" w:hAnsi="Cambria" w:cs="Cambria"/>
      <w:i/>
      <w:iCs/>
      <w:spacing w:val="5"/>
      <w:sz w:val="20"/>
      <w:szCs w:val="20"/>
      <w:lang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1304"/>
    <w:rPr>
      <w:rFonts w:ascii="Cambria" w:hAnsi="Cambria" w:cs="Cambria"/>
      <w:b/>
      <w:bCs/>
      <w:sz w:val="36"/>
      <w:szCs w:val="36"/>
    </w:rPr>
  </w:style>
  <w:style w:type="character" w:customStyle="1" w:styleId="berschrift2Zchn">
    <w:name w:val="Überschrift 2 Zchn"/>
    <w:basedOn w:val="Absatz-Standardschriftart"/>
    <w:link w:val="berschrift2"/>
    <w:rsid w:val="008A4776"/>
    <w:rPr>
      <w:rFonts w:ascii="Cambria" w:hAnsi="Cambria" w:cs="Cambria"/>
      <w:b/>
      <w:bCs/>
      <w:sz w:val="30"/>
      <w:szCs w:val="32"/>
    </w:rPr>
  </w:style>
  <w:style w:type="character" w:customStyle="1" w:styleId="berschrift3Zchn">
    <w:name w:val="Überschrift 3 Zchn"/>
    <w:basedOn w:val="Absatz-Standardschriftart"/>
    <w:link w:val="berschrift3"/>
    <w:rsid w:val="000A6F9F"/>
    <w:rPr>
      <w:rFonts w:ascii="Cambria" w:hAnsi="Cambria" w:cs="Cambria"/>
      <w:b/>
      <w:bCs/>
      <w:sz w:val="26"/>
      <w:szCs w:val="32"/>
    </w:rPr>
  </w:style>
  <w:style w:type="character" w:customStyle="1" w:styleId="berschrift4Zchn">
    <w:name w:val="Überschrift 4 Zchn"/>
    <w:basedOn w:val="Absatz-Standardschriftart"/>
    <w:link w:val="berschrift4"/>
    <w:uiPriority w:val="1"/>
    <w:rsid w:val="00C91304"/>
    <w:rPr>
      <w:rFonts w:ascii="Cambria" w:hAnsi="Cambria" w:cs="Cambria"/>
      <w:b/>
      <w:bCs/>
      <w:i/>
      <w:iCs/>
    </w:rPr>
  </w:style>
  <w:style w:type="character" w:customStyle="1" w:styleId="berschrift5Zchn">
    <w:name w:val="Überschrift 5 Zchn"/>
    <w:basedOn w:val="Absatz-Standardschriftart"/>
    <w:link w:val="berschrift5"/>
    <w:uiPriority w:val="1"/>
    <w:rsid w:val="00C91304"/>
    <w:rPr>
      <w:rFonts w:ascii="Cambria" w:hAnsi="Cambria" w:cs="Cambria"/>
      <w:b/>
      <w:bCs/>
      <w:color w:val="7F7F7F"/>
    </w:rPr>
  </w:style>
  <w:style w:type="character" w:customStyle="1" w:styleId="berschrift6Zchn">
    <w:name w:val="Überschrift 6 Zchn"/>
    <w:basedOn w:val="Absatz-Standardschriftart"/>
    <w:link w:val="berschrift6"/>
    <w:uiPriority w:val="1"/>
    <w:rsid w:val="00C91304"/>
    <w:rPr>
      <w:rFonts w:ascii="Cambria" w:hAnsi="Cambria" w:cs="Cambria"/>
      <w:b/>
      <w:bCs/>
      <w:i/>
      <w:iCs/>
      <w:color w:val="7F7F7F"/>
    </w:rPr>
  </w:style>
  <w:style w:type="character" w:customStyle="1" w:styleId="berschrift7Zchn">
    <w:name w:val="Überschrift 7 Zchn"/>
    <w:basedOn w:val="Absatz-Standardschriftart"/>
    <w:link w:val="berschrift7"/>
    <w:uiPriority w:val="1"/>
    <w:rsid w:val="00C91304"/>
    <w:rPr>
      <w:rFonts w:ascii="Cambria" w:hAnsi="Cambria" w:cs="Cambria"/>
      <w:i/>
      <w:iCs/>
    </w:rPr>
  </w:style>
  <w:style w:type="character" w:customStyle="1" w:styleId="berschrift8Zchn">
    <w:name w:val="Überschrift 8 Zchn"/>
    <w:basedOn w:val="Absatz-Standardschriftart"/>
    <w:link w:val="berschrift8"/>
    <w:uiPriority w:val="1"/>
    <w:rsid w:val="00C91304"/>
    <w:rPr>
      <w:rFonts w:ascii="Cambria" w:hAnsi="Cambria" w:cs="Cambria"/>
    </w:rPr>
  </w:style>
  <w:style w:type="character" w:customStyle="1" w:styleId="berschrift9Zchn">
    <w:name w:val="Überschrift 9 Zchn"/>
    <w:basedOn w:val="Absatz-Standardschriftart"/>
    <w:link w:val="berschrift9"/>
    <w:uiPriority w:val="1"/>
    <w:rsid w:val="00C91304"/>
    <w:rPr>
      <w:rFonts w:ascii="Cambria" w:hAnsi="Cambria" w:cs="Cambria"/>
      <w:i/>
      <w:iCs/>
      <w:spacing w:val="5"/>
    </w:rPr>
  </w:style>
  <w:style w:type="paragraph" w:styleId="Beschriftung">
    <w:name w:val="caption"/>
    <w:basedOn w:val="Standard"/>
    <w:next w:val="Standard"/>
    <w:uiPriority w:val="1"/>
    <w:qFormat/>
    <w:rsid w:val="00661D40"/>
    <w:pPr>
      <w:spacing w:line="240" w:lineRule="auto"/>
    </w:pPr>
    <w:rPr>
      <w:i/>
      <w:iCs/>
    </w:rPr>
  </w:style>
  <w:style w:type="paragraph" w:styleId="Titel">
    <w:name w:val="Title"/>
    <w:basedOn w:val="Standard"/>
    <w:next w:val="Standard"/>
    <w:link w:val="TitelZchn"/>
    <w:qFormat/>
    <w:rsid w:val="00661D40"/>
    <w:pPr>
      <w:pBdr>
        <w:bottom w:val="single" w:sz="4" w:space="1" w:color="auto"/>
      </w:pBdr>
      <w:spacing w:line="240" w:lineRule="auto"/>
    </w:pPr>
    <w:rPr>
      <w:rFonts w:ascii="Cambria" w:hAnsi="Cambria" w:cs="Cambria"/>
      <w:spacing w:val="5"/>
      <w:sz w:val="52"/>
      <w:szCs w:val="52"/>
      <w:lang w:eastAsia="de-AT"/>
    </w:rPr>
  </w:style>
  <w:style w:type="character" w:customStyle="1" w:styleId="TitelZchn">
    <w:name w:val="Titel Zchn"/>
    <w:basedOn w:val="Absatz-Standardschriftart"/>
    <w:link w:val="Titel"/>
    <w:rsid w:val="00661D40"/>
    <w:rPr>
      <w:rFonts w:ascii="Cambria" w:eastAsia="Times New Roman" w:hAnsi="Cambria" w:cs="Cambria"/>
      <w:spacing w:val="5"/>
      <w:sz w:val="52"/>
      <w:szCs w:val="52"/>
    </w:rPr>
  </w:style>
  <w:style w:type="paragraph" w:styleId="Untertitel">
    <w:name w:val="Subtitle"/>
    <w:basedOn w:val="Standard"/>
    <w:next w:val="Standard"/>
    <w:link w:val="UntertitelZchn"/>
    <w:qFormat/>
    <w:rsid w:val="00661D40"/>
    <w:pPr>
      <w:spacing w:after="600"/>
    </w:pPr>
    <w:rPr>
      <w:rFonts w:ascii="Cambria" w:hAnsi="Cambria" w:cs="Cambria"/>
      <w:i/>
      <w:iCs/>
      <w:spacing w:val="13"/>
      <w:sz w:val="24"/>
      <w:szCs w:val="24"/>
      <w:lang w:eastAsia="de-AT"/>
    </w:rPr>
  </w:style>
  <w:style w:type="character" w:customStyle="1" w:styleId="UntertitelZchn">
    <w:name w:val="Untertitel Zchn"/>
    <w:basedOn w:val="Absatz-Standardschriftart"/>
    <w:link w:val="Untertitel"/>
    <w:rsid w:val="00661D40"/>
    <w:rPr>
      <w:rFonts w:ascii="Cambria" w:eastAsia="Times New Roman" w:hAnsi="Cambria" w:cs="Cambria"/>
      <w:i/>
      <w:iCs/>
      <w:spacing w:val="13"/>
      <w:sz w:val="24"/>
      <w:szCs w:val="24"/>
    </w:rPr>
  </w:style>
  <w:style w:type="character" w:styleId="Fett">
    <w:name w:val="Strong"/>
    <w:basedOn w:val="Absatz-Standardschriftart"/>
    <w:uiPriority w:val="1"/>
    <w:qFormat/>
    <w:rsid w:val="00661D40"/>
    <w:rPr>
      <w:b/>
      <w:bCs/>
    </w:rPr>
  </w:style>
  <w:style w:type="character" w:styleId="Hervorhebung">
    <w:name w:val="Emphasis"/>
    <w:basedOn w:val="Absatz-Standardschriftart"/>
    <w:uiPriority w:val="20"/>
    <w:qFormat/>
    <w:rsid w:val="00661D40"/>
    <w:rPr>
      <w:b/>
      <w:bCs/>
      <w:i/>
      <w:iCs/>
      <w:spacing w:val="10"/>
      <w:shd w:val="clear" w:color="auto" w:fill="auto"/>
    </w:rPr>
  </w:style>
  <w:style w:type="paragraph" w:styleId="KeinLeerraum">
    <w:name w:val="No Spacing"/>
    <w:basedOn w:val="Standard"/>
    <w:link w:val="KeinLeerraumZchn"/>
    <w:uiPriority w:val="1"/>
    <w:qFormat/>
    <w:rsid w:val="00661D40"/>
    <w:pPr>
      <w:spacing w:after="0" w:line="240" w:lineRule="auto"/>
    </w:pPr>
  </w:style>
  <w:style w:type="character" w:customStyle="1" w:styleId="KeinLeerraumZchn">
    <w:name w:val="Kein Leerraum Zchn"/>
    <w:basedOn w:val="Absatz-Standardschriftart"/>
    <w:link w:val="KeinLeerraum"/>
    <w:uiPriority w:val="1"/>
    <w:rsid w:val="00661D40"/>
    <w:rPr>
      <w:rFonts w:cs="Calibri"/>
      <w:sz w:val="22"/>
      <w:szCs w:val="22"/>
      <w:lang w:eastAsia="en-US"/>
    </w:rPr>
  </w:style>
  <w:style w:type="paragraph" w:styleId="Listenabsatz">
    <w:name w:val="List Paragraph"/>
    <w:basedOn w:val="Standard"/>
    <w:uiPriority w:val="1"/>
    <w:qFormat/>
    <w:rsid w:val="00037BC3"/>
    <w:pPr>
      <w:numPr>
        <w:numId w:val="2"/>
      </w:numPr>
      <w:jc w:val="left"/>
    </w:pPr>
  </w:style>
  <w:style w:type="paragraph" w:styleId="Zitat">
    <w:name w:val="Quote"/>
    <w:basedOn w:val="Standard"/>
    <w:next w:val="Standard"/>
    <w:link w:val="ZitatZchn"/>
    <w:qFormat/>
    <w:rsid w:val="00661D40"/>
    <w:pPr>
      <w:spacing w:before="200" w:after="0"/>
      <w:ind w:left="360" w:right="360"/>
    </w:pPr>
    <w:rPr>
      <w:rFonts w:cs="Times New Roman"/>
      <w:i/>
      <w:iCs/>
      <w:sz w:val="20"/>
      <w:szCs w:val="20"/>
      <w:lang w:eastAsia="de-AT"/>
    </w:rPr>
  </w:style>
  <w:style w:type="character" w:customStyle="1" w:styleId="ZitatZchn">
    <w:name w:val="Zitat Zchn"/>
    <w:basedOn w:val="Absatz-Standardschriftart"/>
    <w:link w:val="Zitat"/>
    <w:rsid w:val="00661D40"/>
    <w:rPr>
      <w:i/>
      <w:iCs/>
    </w:rPr>
  </w:style>
  <w:style w:type="paragraph" w:styleId="IntensivesZitat">
    <w:name w:val="Intense Quote"/>
    <w:basedOn w:val="Standard"/>
    <w:next w:val="Standard"/>
    <w:link w:val="IntensivesZitatZchn"/>
    <w:uiPriority w:val="1"/>
    <w:qFormat/>
    <w:rsid w:val="00661D40"/>
    <w:pPr>
      <w:pBdr>
        <w:bottom w:val="single" w:sz="4" w:space="1" w:color="auto"/>
      </w:pBdr>
      <w:spacing w:before="200" w:after="280"/>
      <w:ind w:left="1008" w:right="1152"/>
    </w:pPr>
    <w:rPr>
      <w:rFonts w:cs="Times New Roman"/>
      <w:b/>
      <w:bCs/>
      <w:i/>
      <w:iCs/>
      <w:sz w:val="20"/>
      <w:szCs w:val="20"/>
      <w:lang w:eastAsia="de-AT"/>
    </w:rPr>
  </w:style>
  <w:style w:type="character" w:customStyle="1" w:styleId="IntensivesZitatZchn">
    <w:name w:val="Intensives Zitat Zchn"/>
    <w:basedOn w:val="Absatz-Standardschriftart"/>
    <w:link w:val="IntensivesZitat"/>
    <w:uiPriority w:val="1"/>
    <w:rsid w:val="00C91304"/>
    <w:rPr>
      <w:b/>
      <w:bCs/>
      <w:i/>
      <w:iCs/>
    </w:rPr>
  </w:style>
  <w:style w:type="character" w:styleId="SchwacheHervorhebung">
    <w:name w:val="Subtle Emphasis"/>
    <w:uiPriority w:val="1"/>
    <w:qFormat/>
    <w:rsid w:val="00661D40"/>
    <w:rPr>
      <w:i/>
      <w:iCs/>
    </w:rPr>
  </w:style>
  <w:style w:type="character" w:styleId="IntensiveHervorhebung">
    <w:name w:val="Intense Emphasis"/>
    <w:uiPriority w:val="1"/>
    <w:qFormat/>
    <w:rsid w:val="00661D40"/>
    <w:rPr>
      <w:b/>
      <w:bCs/>
    </w:rPr>
  </w:style>
  <w:style w:type="character" w:styleId="SchwacherVerweis">
    <w:name w:val="Subtle Reference"/>
    <w:uiPriority w:val="1"/>
    <w:qFormat/>
    <w:rsid w:val="00661D40"/>
    <w:rPr>
      <w:smallCaps/>
    </w:rPr>
  </w:style>
  <w:style w:type="character" w:styleId="IntensiverVerweis">
    <w:name w:val="Intense Reference"/>
    <w:uiPriority w:val="1"/>
    <w:qFormat/>
    <w:rsid w:val="00661D40"/>
    <w:rPr>
      <w:smallCaps/>
      <w:spacing w:val="5"/>
      <w:u w:val="single"/>
    </w:rPr>
  </w:style>
  <w:style w:type="character" w:styleId="Buchtitel">
    <w:name w:val="Book Title"/>
    <w:uiPriority w:val="1"/>
    <w:qFormat/>
    <w:rsid w:val="00661D40"/>
    <w:rPr>
      <w:i/>
      <w:iCs/>
      <w:smallCaps/>
      <w:spacing w:val="5"/>
    </w:rPr>
  </w:style>
  <w:style w:type="paragraph" w:styleId="Inhaltsverzeichnisberschrift">
    <w:name w:val="TOC Heading"/>
    <w:basedOn w:val="berschrift1"/>
    <w:next w:val="Standard"/>
    <w:uiPriority w:val="39"/>
    <w:qFormat/>
    <w:rsid w:val="00661D40"/>
    <w:pPr>
      <w:numPr>
        <w:numId w:val="0"/>
      </w:numPr>
      <w:outlineLvl w:val="9"/>
    </w:pPr>
    <w:rPr>
      <w:lang w:eastAsia="en-US"/>
    </w:rPr>
  </w:style>
  <w:style w:type="paragraph" w:styleId="Sprechblasentext">
    <w:name w:val="Balloon Text"/>
    <w:basedOn w:val="Standard"/>
    <w:link w:val="SprechblasentextZchn"/>
    <w:uiPriority w:val="99"/>
    <w:semiHidden/>
    <w:unhideWhenUsed/>
    <w:rsid w:val="009F6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6737"/>
    <w:rPr>
      <w:rFonts w:ascii="Tahoma" w:hAnsi="Tahoma" w:cs="Tahoma"/>
      <w:sz w:val="16"/>
      <w:szCs w:val="16"/>
      <w:lang w:eastAsia="en-US"/>
    </w:rPr>
  </w:style>
  <w:style w:type="character" w:customStyle="1" w:styleId="st">
    <w:name w:val="st"/>
    <w:basedOn w:val="Absatz-Standardschriftart"/>
    <w:uiPriority w:val="1"/>
    <w:rsid w:val="007772C6"/>
  </w:style>
  <w:style w:type="table" w:styleId="Tabellenraster">
    <w:name w:val="Table Grid"/>
    <w:basedOn w:val="NormaleTabelle"/>
    <w:uiPriority w:val="59"/>
    <w:rsid w:val="006253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tandardWeb">
    <w:name w:val="Normal (Web)"/>
    <w:basedOn w:val="Standard"/>
    <w:uiPriority w:val="99"/>
    <w:semiHidden/>
    <w:unhideWhenUsed/>
    <w:rsid w:val="00150348"/>
    <w:pPr>
      <w:spacing w:before="100" w:beforeAutospacing="1" w:after="100" w:afterAutospacing="1" w:line="240" w:lineRule="auto"/>
      <w:jc w:val="left"/>
    </w:pPr>
    <w:rPr>
      <w:rFonts w:ascii="Times New Roman" w:eastAsiaTheme="minorEastAsia" w:hAnsi="Times New Roman" w:cs="Times New Roman"/>
      <w:sz w:val="24"/>
      <w:szCs w:val="24"/>
      <w:lang w:eastAsia="de-AT"/>
    </w:rPr>
  </w:style>
  <w:style w:type="paragraph" w:styleId="Verzeichnis1">
    <w:name w:val="toc 1"/>
    <w:basedOn w:val="Standard"/>
    <w:next w:val="Standard"/>
    <w:autoRedefine/>
    <w:uiPriority w:val="39"/>
    <w:unhideWhenUsed/>
    <w:rsid w:val="00D32A1E"/>
    <w:pPr>
      <w:spacing w:after="100"/>
    </w:pPr>
  </w:style>
  <w:style w:type="paragraph" w:styleId="Verzeichnis2">
    <w:name w:val="toc 2"/>
    <w:basedOn w:val="Standard"/>
    <w:next w:val="Standard"/>
    <w:autoRedefine/>
    <w:uiPriority w:val="39"/>
    <w:unhideWhenUsed/>
    <w:rsid w:val="00D32A1E"/>
    <w:pPr>
      <w:spacing w:after="100"/>
      <w:ind w:left="220"/>
    </w:pPr>
  </w:style>
  <w:style w:type="paragraph" w:styleId="Verzeichnis3">
    <w:name w:val="toc 3"/>
    <w:basedOn w:val="Standard"/>
    <w:next w:val="Standard"/>
    <w:autoRedefine/>
    <w:uiPriority w:val="39"/>
    <w:unhideWhenUsed/>
    <w:rsid w:val="00D32A1E"/>
    <w:pPr>
      <w:spacing w:after="100"/>
      <w:ind w:left="440"/>
    </w:pPr>
  </w:style>
  <w:style w:type="character" w:styleId="Hyperlink">
    <w:name w:val="Hyperlink"/>
    <w:basedOn w:val="Absatz-Standardschriftart"/>
    <w:uiPriority w:val="99"/>
    <w:unhideWhenUsed/>
    <w:rsid w:val="00D32A1E"/>
    <w:rPr>
      <w:color w:val="0000FF" w:themeColor="hyperlink"/>
      <w:u w:val="single"/>
    </w:rPr>
  </w:style>
  <w:style w:type="paragraph" w:styleId="Abbildungsverzeichnis">
    <w:name w:val="table of figures"/>
    <w:basedOn w:val="Standard"/>
    <w:next w:val="Standard"/>
    <w:uiPriority w:val="99"/>
    <w:unhideWhenUsed/>
    <w:rsid w:val="00D32A1E"/>
    <w:pPr>
      <w:spacing w:after="0"/>
    </w:pPr>
  </w:style>
  <w:style w:type="paragraph" w:styleId="Kopfzeile">
    <w:name w:val="header"/>
    <w:basedOn w:val="Standard"/>
    <w:link w:val="KopfzeileZchn"/>
    <w:uiPriority w:val="99"/>
    <w:unhideWhenUsed/>
    <w:rsid w:val="0053357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3579"/>
    <w:rPr>
      <w:rFonts w:cs="Calibri"/>
      <w:sz w:val="22"/>
      <w:szCs w:val="22"/>
      <w:lang w:eastAsia="en-US"/>
    </w:rPr>
  </w:style>
  <w:style w:type="paragraph" w:styleId="Fuzeile">
    <w:name w:val="footer"/>
    <w:basedOn w:val="Standard"/>
    <w:link w:val="FuzeileZchn"/>
    <w:uiPriority w:val="99"/>
    <w:unhideWhenUsed/>
    <w:rsid w:val="005335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3579"/>
    <w:rPr>
      <w:rFonts w:cs="Calibri"/>
      <w:sz w:val="22"/>
      <w:szCs w:val="22"/>
      <w:lang w:eastAsia="en-US"/>
    </w:rPr>
  </w:style>
  <w:style w:type="paragraph" w:customStyle="1" w:styleId="Absatztext">
    <w:name w:val="Absatztext"/>
    <w:basedOn w:val="Standard"/>
    <w:link w:val="AbsatztextZchn"/>
    <w:uiPriority w:val="1"/>
    <w:qFormat/>
    <w:rsid w:val="00E325BD"/>
    <w:rPr>
      <w:rFonts w:ascii="Arial" w:eastAsiaTheme="minorHAnsi" w:hAnsi="Arial" w:cstheme="minorBidi"/>
    </w:rPr>
  </w:style>
  <w:style w:type="character" w:customStyle="1" w:styleId="AbsatztextZchn">
    <w:name w:val="Absatztext Zchn"/>
    <w:basedOn w:val="KeinLeerraumZchn"/>
    <w:link w:val="Absatztext"/>
    <w:uiPriority w:val="1"/>
    <w:rsid w:val="00C91304"/>
    <w:rPr>
      <w:rFonts w:ascii="Arial" w:eastAsiaTheme="minorHAnsi" w:hAnsi="Arial" w:cstheme="minorBidi"/>
      <w:sz w:val="22"/>
      <w:szCs w:val="22"/>
      <w:lang w:eastAsia="en-US"/>
    </w:rPr>
  </w:style>
  <w:style w:type="character" w:customStyle="1" w:styleId="MTEquationSection">
    <w:name w:val="MTEquationSection"/>
    <w:basedOn w:val="Absatz-Standardschriftart"/>
    <w:uiPriority w:val="1"/>
    <w:rsid w:val="00E325BD"/>
    <w:rPr>
      <w:vanish/>
      <w:color w:val="FF0000"/>
      <w:lang w:val="de-AT"/>
    </w:rPr>
  </w:style>
  <w:style w:type="paragraph" w:customStyle="1" w:styleId="Default">
    <w:name w:val="Default"/>
    <w:uiPriority w:val="1"/>
    <w:rsid w:val="00823A13"/>
    <w:pPr>
      <w:autoSpaceDE w:val="0"/>
      <w:autoSpaceDN w:val="0"/>
      <w:adjustRightInd w:val="0"/>
    </w:pPr>
    <w:rPr>
      <w:rFonts w:cs="Calibri"/>
      <w:color w:val="000000"/>
      <w:sz w:val="24"/>
      <w:szCs w:val="24"/>
      <w:lang w:val="en-GB"/>
    </w:rPr>
  </w:style>
  <w:style w:type="character" w:customStyle="1" w:styleId="data">
    <w:name w:val="data"/>
    <w:basedOn w:val="Absatz-Standardschriftart"/>
    <w:uiPriority w:val="1"/>
    <w:rsid w:val="005A0454"/>
  </w:style>
  <w:style w:type="paragraph" w:styleId="Literaturverzeichnis">
    <w:name w:val="Bibliography"/>
    <w:basedOn w:val="Standard"/>
    <w:next w:val="Standard"/>
    <w:uiPriority w:val="37"/>
    <w:unhideWhenUsed/>
    <w:rsid w:val="00E518A5"/>
  </w:style>
  <w:style w:type="character" w:styleId="BesuchterLink">
    <w:name w:val="FollowedHyperlink"/>
    <w:basedOn w:val="Absatz-Standardschriftart"/>
    <w:uiPriority w:val="99"/>
    <w:semiHidden/>
    <w:unhideWhenUsed/>
    <w:rsid w:val="00DF18EE"/>
    <w:rPr>
      <w:color w:val="800080" w:themeColor="followedHyperlink"/>
      <w:u w:val="single"/>
    </w:rPr>
  </w:style>
  <w:style w:type="paragraph" w:customStyle="1" w:styleId="Standardlinksb">
    <w:name w:val="Standard linksb"/>
    <w:basedOn w:val="Standard"/>
    <w:link w:val="StandardlinksbZchn"/>
    <w:uiPriority w:val="1"/>
    <w:qFormat/>
    <w:rsid w:val="003F1949"/>
    <w:pPr>
      <w:spacing w:line="240" w:lineRule="auto"/>
      <w:jc w:val="left"/>
    </w:pPr>
  </w:style>
  <w:style w:type="character" w:customStyle="1" w:styleId="StandardlinksbZchn">
    <w:name w:val="Standard linksb Zchn"/>
    <w:basedOn w:val="Absatz-Standardschriftart"/>
    <w:link w:val="Standardlinksb"/>
    <w:uiPriority w:val="1"/>
    <w:rsid w:val="00C91304"/>
    <w:rPr>
      <w:rFonts w:cs="Calibri"/>
      <w:sz w:val="22"/>
      <w:szCs w:val="22"/>
      <w:lang w:eastAsia="en-US"/>
    </w:rPr>
  </w:style>
  <w:style w:type="paragraph" w:customStyle="1" w:styleId="berschriftformlos">
    <w:name w:val="Überschrift formlos"/>
    <w:basedOn w:val="berschrift4"/>
    <w:next w:val="Standard"/>
    <w:link w:val="berschriftformlosZchn"/>
    <w:qFormat/>
    <w:rsid w:val="00130B2B"/>
    <w:pPr>
      <w:numPr>
        <w:ilvl w:val="0"/>
        <w:numId w:val="0"/>
      </w:numPr>
      <w:spacing w:after="120" w:line="240" w:lineRule="auto"/>
    </w:pPr>
    <w:rPr>
      <w:sz w:val="24"/>
    </w:rPr>
  </w:style>
  <w:style w:type="character" w:customStyle="1" w:styleId="berschriftformlosZchn">
    <w:name w:val="Überschrift formlos Zchn"/>
    <w:basedOn w:val="berschrift4Zchn"/>
    <w:link w:val="berschriftformlos"/>
    <w:rsid w:val="00130B2B"/>
    <w:rPr>
      <w:rFonts w:ascii="Cambria" w:hAnsi="Cambria" w:cs="Cambria"/>
      <w:b/>
      <w:bCs/>
      <w:i/>
      <w:iCs/>
      <w:sz w:val="24"/>
    </w:rPr>
  </w:style>
  <w:style w:type="character" w:styleId="Platzhaltertext">
    <w:name w:val="Placeholder Text"/>
    <w:basedOn w:val="Absatz-Standardschriftart"/>
    <w:uiPriority w:val="99"/>
    <w:semiHidden/>
    <w:rsid w:val="00B50AC8"/>
    <w:rPr>
      <w:color w:val="808080"/>
    </w:rPr>
  </w:style>
  <w:style w:type="paragraph" w:customStyle="1" w:styleId="StandardTabelle">
    <w:name w:val="Standard Tabelle"/>
    <w:basedOn w:val="Standard"/>
    <w:link w:val="StandardTabelleZchn"/>
    <w:uiPriority w:val="1"/>
    <w:qFormat/>
    <w:rsid w:val="007F30FE"/>
    <w:pPr>
      <w:jc w:val="left"/>
    </w:pPr>
  </w:style>
  <w:style w:type="character" w:customStyle="1" w:styleId="StandardTabelleZchn">
    <w:name w:val="Standard Tabelle Zchn"/>
    <w:basedOn w:val="Absatz-Standardschriftart"/>
    <w:link w:val="StandardTabelle"/>
    <w:uiPriority w:val="1"/>
    <w:rsid w:val="00CC72B7"/>
    <w:rPr>
      <w:rFonts w:cs="Calibri"/>
      <w:sz w:val="22"/>
      <w:szCs w:val="22"/>
      <w:lang w:eastAsia="en-US"/>
    </w:rPr>
  </w:style>
  <w:style w:type="paragraph" w:customStyle="1" w:styleId="Code">
    <w:name w:val="Code"/>
    <w:basedOn w:val="Standard"/>
    <w:link w:val="CodeZchn"/>
    <w:qFormat/>
    <w:rsid w:val="00353B2D"/>
    <w:pPr>
      <w:spacing w:line="300" w:lineRule="auto"/>
      <w:jc w:val="left"/>
    </w:pPr>
    <w:rPr>
      <w:rFonts w:ascii="Consolas" w:hAnsi="Consolas" w:cs="Courier New"/>
      <w:lang w:val="en-GB" w:eastAsia="de-AT"/>
    </w:rPr>
  </w:style>
  <w:style w:type="character" w:customStyle="1" w:styleId="CodeZchn">
    <w:name w:val="Code Zchn"/>
    <w:basedOn w:val="Absatz-Standardschriftart"/>
    <w:link w:val="Code"/>
    <w:rsid w:val="00353B2D"/>
    <w:rPr>
      <w:rFonts w:ascii="Consolas" w:hAnsi="Consolas" w:cs="Courier New"/>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51">
      <w:bodyDiv w:val="1"/>
      <w:marLeft w:val="0"/>
      <w:marRight w:val="0"/>
      <w:marTop w:val="0"/>
      <w:marBottom w:val="0"/>
      <w:divBdr>
        <w:top w:val="none" w:sz="0" w:space="0" w:color="auto"/>
        <w:left w:val="none" w:sz="0" w:space="0" w:color="auto"/>
        <w:bottom w:val="none" w:sz="0" w:space="0" w:color="auto"/>
        <w:right w:val="none" w:sz="0" w:space="0" w:color="auto"/>
      </w:divBdr>
      <w:divsChild>
        <w:div w:id="649558581">
          <w:marLeft w:val="0"/>
          <w:marRight w:val="0"/>
          <w:marTop w:val="0"/>
          <w:marBottom w:val="0"/>
          <w:divBdr>
            <w:top w:val="none" w:sz="0" w:space="0" w:color="auto"/>
            <w:left w:val="none" w:sz="0" w:space="0" w:color="auto"/>
            <w:bottom w:val="none" w:sz="0" w:space="0" w:color="auto"/>
            <w:right w:val="none" w:sz="0" w:space="0" w:color="auto"/>
          </w:divBdr>
          <w:divsChild>
            <w:div w:id="1625849772">
              <w:marLeft w:val="0"/>
              <w:marRight w:val="0"/>
              <w:marTop w:val="0"/>
              <w:marBottom w:val="0"/>
              <w:divBdr>
                <w:top w:val="none" w:sz="0" w:space="0" w:color="auto"/>
                <w:left w:val="none" w:sz="0" w:space="0" w:color="auto"/>
                <w:bottom w:val="none" w:sz="0" w:space="0" w:color="auto"/>
                <w:right w:val="none" w:sz="0" w:space="0" w:color="auto"/>
              </w:divBdr>
              <w:divsChild>
                <w:div w:id="9191013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053041">
      <w:bodyDiv w:val="1"/>
      <w:marLeft w:val="0"/>
      <w:marRight w:val="0"/>
      <w:marTop w:val="0"/>
      <w:marBottom w:val="0"/>
      <w:divBdr>
        <w:top w:val="none" w:sz="0" w:space="0" w:color="auto"/>
        <w:left w:val="none" w:sz="0" w:space="0" w:color="auto"/>
        <w:bottom w:val="none" w:sz="0" w:space="0" w:color="auto"/>
        <w:right w:val="none" w:sz="0" w:space="0" w:color="auto"/>
      </w:divBdr>
    </w:div>
    <w:div w:id="54358039">
      <w:bodyDiv w:val="1"/>
      <w:marLeft w:val="0"/>
      <w:marRight w:val="0"/>
      <w:marTop w:val="0"/>
      <w:marBottom w:val="0"/>
      <w:divBdr>
        <w:top w:val="none" w:sz="0" w:space="0" w:color="auto"/>
        <w:left w:val="none" w:sz="0" w:space="0" w:color="auto"/>
        <w:bottom w:val="none" w:sz="0" w:space="0" w:color="auto"/>
        <w:right w:val="none" w:sz="0" w:space="0" w:color="auto"/>
      </w:divBdr>
      <w:divsChild>
        <w:div w:id="1249581168">
          <w:marLeft w:val="0"/>
          <w:marRight w:val="0"/>
          <w:marTop w:val="0"/>
          <w:marBottom w:val="0"/>
          <w:divBdr>
            <w:top w:val="none" w:sz="0" w:space="0" w:color="auto"/>
            <w:left w:val="none" w:sz="0" w:space="0" w:color="auto"/>
            <w:bottom w:val="none" w:sz="0" w:space="0" w:color="auto"/>
            <w:right w:val="none" w:sz="0" w:space="0" w:color="auto"/>
          </w:divBdr>
          <w:divsChild>
            <w:div w:id="1610315563">
              <w:marLeft w:val="0"/>
              <w:marRight w:val="0"/>
              <w:marTop w:val="0"/>
              <w:marBottom w:val="0"/>
              <w:divBdr>
                <w:top w:val="none" w:sz="0" w:space="0" w:color="auto"/>
                <w:left w:val="none" w:sz="0" w:space="0" w:color="auto"/>
                <w:bottom w:val="none" w:sz="0" w:space="0" w:color="auto"/>
                <w:right w:val="none" w:sz="0" w:space="0" w:color="auto"/>
              </w:divBdr>
              <w:divsChild>
                <w:div w:id="1415014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94730">
      <w:bodyDiv w:val="1"/>
      <w:marLeft w:val="0"/>
      <w:marRight w:val="0"/>
      <w:marTop w:val="0"/>
      <w:marBottom w:val="0"/>
      <w:divBdr>
        <w:top w:val="none" w:sz="0" w:space="0" w:color="auto"/>
        <w:left w:val="none" w:sz="0" w:space="0" w:color="auto"/>
        <w:bottom w:val="none" w:sz="0" w:space="0" w:color="auto"/>
        <w:right w:val="none" w:sz="0" w:space="0" w:color="auto"/>
      </w:divBdr>
      <w:divsChild>
        <w:div w:id="102773297">
          <w:marLeft w:val="0"/>
          <w:marRight w:val="0"/>
          <w:marTop w:val="0"/>
          <w:marBottom w:val="0"/>
          <w:divBdr>
            <w:top w:val="none" w:sz="0" w:space="0" w:color="auto"/>
            <w:left w:val="none" w:sz="0" w:space="0" w:color="auto"/>
            <w:bottom w:val="none" w:sz="0" w:space="0" w:color="auto"/>
            <w:right w:val="none" w:sz="0" w:space="0" w:color="auto"/>
          </w:divBdr>
          <w:divsChild>
            <w:div w:id="5476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3177">
      <w:bodyDiv w:val="1"/>
      <w:marLeft w:val="0"/>
      <w:marRight w:val="0"/>
      <w:marTop w:val="0"/>
      <w:marBottom w:val="0"/>
      <w:divBdr>
        <w:top w:val="none" w:sz="0" w:space="0" w:color="auto"/>
        <w:left w:val="none" w:sz="0" w:space="0" w:color="auto"/>
        <w:bottom w:val="none" w:sz="0" w:space="0" w:color="auto"/>
        <w:right w:val="none" w:sz="0" w:space="0" w:color="auto"/>
      </w:divBdr>
      <w:divsChild>
        <w:div w:id="2114662937">
          <w:marLeft w:val="0"/>
          <w:marRight w:val="0"/>
          <w:marTop w:val="0"/>
          <w:marBottom w:val="0"/>
          <w:divBdr>
            <w:top w:val="none" w:sz="0" w:space="0" w:color="auto"/>
            <w:left w:val="none" w:sz="0" w:space="0" w:color="auto"/>
            <w:bottom w:val="none" w:sz="0" w:space="0" w:color="auto"/>
            <w:right w:val="none" w:sz="0" w:space="0" w:color="auto"/>
          </w:divBdr>
          <w:divsChild>
            <w:div w:id="821242439">
              <w:marLeft w:val="0"/>
              <w:marRight w:val="0"/>
              <w:marTop w:val="0"/>
              <w:marBottom w:val="0"/>
              <w:divBdr>
                <w:top w:val="none" w:sz="0" w:space="0" w:color="auto"/>
                <w:left w:val="none" w:sz="0" w:space="0" w:color="auto"/>
                <w:bottom w:val="none" w:sz="0" w:space="0" w:color="auto"/>
                <w:right w:val="none" w:sz="0" w:space="0" w:color="auto"/>
              </w:divBdr>
              <w:divsChild>
                <w:div w:id="12424461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0142091">
      <w:bodyDiv w:val="1"/>
      <w:marLeft w:val="0"/>
      <w:marRight w:val="0"/>
      <w:marTop w:val="0"/>
      <w:marBottom w:val="0"/>
      <w:divBdr>
        <w:top w:val="none" w:sz="0" w:space="0" w:color="auto"/>
        <w:left w:val="none" w:sz="0" w:space="0" w:color="auto"/>
        <w:bottom w:val="none" w:sz="0" w:space="0" w:color="auto"/>
        <w:right w:val="none" w:sz="0" w:space="0" w:color="auto"/>
      </w:divBdr>
      <w:divsChild>
        <w:div w:id="248008977">
          <w:marLeft w:val="0"/>
          <w:marRight w:val="0"/>
          <w:marTop w:val="0"/>
          <w:marBottom w:val="0"/>
          <w:divBdr>
            <w:top w:val="none" w:sz="0" w:space="0" w:color="auto"/>
            <w:left w:val="none" w:sz="0" w:space="0" w:color="auto"/>
            <w:bottom w:val="none" w:sz="0" w:space="0" w:color="auto"/>
            <w:right w:val="none" w:sz="0" w:space="0" w:color="auto"/>
          </w:divBdr>
          <w:divsChild>
            <w:div w:id="545794778">
              <w:marLeft w:val="0"/>
              <w:marRight w:val="0"/>
              <w:marTop w:val="0"/>
              <w:marBottom w:val="0"/>
              <w:divBdr>
                <w:top w:val="none" w:sz="0" w:space="0" w:color="auto"/>
                <w:left w:val="none" w:sz="0" w:space="0" w:color="auto"/>
                <w:bottom w:val="none" w:sz="0" w:space="0" w:color="auto"/>
                <w:right w:val="none" w:sz="0" w:space="0" w:color="auto"/>
              </w:divBdr>
              <w:divsChild>
                <w:div w:id="15275971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6916629">
      <w:bodyDiv w:val="1"/>
      <w:marLeft w:val="0"/>
      <w:marRight w:val="0"/>
      <w:marTop w:val="0"/>
      <w:marBottom w:val="0"/>
      <w:divBdr>
        <w:top w:val="none" w:sz="0" w:space="0" w:color="auto"/>
        <w:left w:val="none" w:sz="0" w:space="0" w:color="auto"/>
        <w:bottom w:val="none" w:sz="0" w:space="0" w:color="auto"/>
        <w:right w:val="none" w:sz="0" w:space="0" w:color="auto"/>
      </w:divBdr>
      <w:divsChild>
        <w:div w:id="1487278882">
          <w:marLeft w:val="0"/>
          <w:marRight w:val="0"/>
          <w:marTop w:val="0"/>
          <w:marBottom w:val="0"/>
          <w:divBdr>
            <w:top w:val="none" w:sz="0" w:space="0" w:color="auto"/>
            <w:left w:val="none" w:sz="0" w:space="0" w:color="auto"/>
            <w:bottom w:val="none" w:sz="0" w:space="0" w:color="auto"/>
            <w:right w:val="none" w:sz="0" w:space="0" w:color="auto"/>
          </w:divBdr>
          <w:divsChild>
            <w:div w:id="147013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2854">
      <w:bodyDiv w:val="1"/>
      <w:marLeft w:val="0"/>
      <w:marRight w:val="0"/>
      <w:marTop w:val="0"/>
      <w:marBottom w:val="0"/>
      <w:divBdr>
        <w:top w:val="none" w:sz="0" w:space="0" w:color="auto"/>
        <w:left w:val="none" w:sz="0" w:space="0" w:color="auto"/>
        <w:bottom w:val="none" w:sz="0" w:space="0" w:color="auto"/>
        <w:right w:val="none" w:sz="0" w:space="0" w:color="auto"/>
      </w:divBdr>
      <w:divsChild>
        <w:div w:id="307132705">
          <w:marLeft w:val="0"/>
          <w:marRight w:val="0"/>
          <w:marTop w:val="0"/>
          <w:marBottom w:val="0"/>
          <w:divBdr>
            <w:top w:val="none" w:sz="0" w:space="0" w:color="auto"/>
            <w:left w:val="none" w:sz="0" w:space="0" w:color="auto"/>
            <w:bottom w:val="none" w:sz="0" w:space="0" w:color="auto"/>
            <w:right w:val="none" w:sz="0" w:space="0" w:color="auto"/>
          </w:divBdr>
          <w:divsChild>
            <w:div w:id="875122931">
              <w:marLeft w:val="0"/>
              <w:marRight w:val="0"/>
              <w:marTop w:val="0"/>
              <w:marBottom w:val="0"/>
              <w:divBdr>
                <w:top w:val="none" w:sz="0" w:space="0" w:color="auto"/>
                <w:left w:val="none" w:sz="0" w:space="0" w:color="auto"/>
                <w:bottom w:val="none" w:sz="0" w:space="0" w:color="auto"/>
                <w:right w:val="none" w:sz="0" w:space="0" w:color="auto"/>
              </w:divBdr>
              <w:divsChild>
                <w:div w:id="1150830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9212892">
      <w:bodyDiv w:val="1"/>
      <w:marLeft w:val="0"/>
      <w:marRight w:val="0"/>
      <w:marTop w:val="0"/>
      <w:marBottom w:val="0"/>
      <w:divBdr>
        <w:top w:val="none" w:sz="0" w:space="0" w:color="auto"/>
        <w:left w:val="none" w:sz="0" w:space="0" w:color="auto"/>
        <w:bottom w:val="none" w:sz="0" w:space="0" w:color="auto"/>
        <w:right w:val="none" w:sz="0" w:space="0" w:color="auto"/>
      </w:divBdr>
      <w:divsChild>
        <w:div w:id="865368326">
          <w:marLeft w:val="0"/>
          <w:marRight w:val="0"/>
          <w:marTop w:val="0"/>
          <w:marBottom w:val="0"/>
          <w:divBdr>
            <w:top w:val="none" w:sz="0" w:space="0" w:color="auto"/>
            <w:left w:val="none" w:sz="0" w:space="0" w:color="auto"/>
            <w:bottom w:val="none" w:sz="0" w:space="0" w:color="auto"/>
            <w:right w:val="none" w:sz="0" w:space="0" w:color="auto"/>
          </w:divBdr>
          <w:divsChild>
            <w:div w:id="655233140">
              <w:marLeft w:val="0"/>
              <w:marRight w:val="0"/>
              <w:marTop w:val="0"/>
              <w:marBottom w:val="0"/>
              <w:divBdr>
                <w:top w:val="none" w:sz="0" w:space="0" w:color="auto"/>
                <w:left w:val="none" w:sz="0" w:space="0" w:color="auto"/>
                <w:bottom w:val="none" w:sz="0" w:space="0" w:color="auto"/>
                <w:right w:val="none" w:sz="0" w:space="0" w:color="auto"/>
              </w:divBdr>
              <w:divsChild>
                <w:div w:id="13549890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1494228">
      <w:bodyDiv w:val="1"/>
      <w:marLeft w:val="0"/>
      <w:marRight w:val="0"/>
      <w:marTop w:val="0"/>
      <w:marBottom w:val="0"/>
      <w:divBdr>
        <w:top w:val="none" w:sz="0" w:space="0" w:color="auto"/>
        <w:left w:val="none" w:sz="0" w:space="0" w:color="auto"/>
        <w:bottom w:val="none" w:sz="0" w:space="0" w:color="auto"/>
        <w:right w:val="none" w:sz="0" w:space="0" w:color="auto"/>
      </w:divBdr>
      <w:divsChild>
        <w:div w:id="1180241294">
          <w:marLeft w:val="0"/>
          <w:marRight w:val="0"/>
          <w:marTop w:val="0"/>
          <w:marBottom w:val="0"/>
          <w:divBdr>
            <w:top w:val="none" w:sz="0" w:space="0" w:color="auto"/>
            <w:left w:val="none" w:sz="0" w:space="0" w:color="auto"/>
            <w:bottom w:val="none" w:sz="0" w:space="0" w:color="auto"/>
            <w:right w:val="none" w:sz="0" w:space="0" w:color="auto"/>
          </w:divBdr>
          <w:divsChild>
            <w:div w:id="850874148">
              <w:marLeft w:val="0"/>
              <w:marRight w:val="0"/>
              <w:marTop w:val="0"/>
              <w:marBottom w:val="0"/>
              <w:divBdr>
                <w:top w:val="none" w:sz="0" w:space="0" w:color="auto"/>
                <w:left w:val="none" w:sz="0" w:space="0" w:color="auto"/>
                <w:bottom w:val="none" w:sz="0" w:space="0" w:color="auto"/>
                <w:right w:val="none" w:sz="0" w:space="0" w:color="auto"/>
              </w:divBdr>
              <w:divsChild>
                <w:div w:id="1688361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5304542">
      <w:bodyDiv w:val="1"/>
      <w:marLeft w:val="0"/>
      <w:marRight w:val="0"/>
      <w:marTop w:val="0"/>
      <w:marBottom w:val="0"/>
      <w:divBdr>
        <w:top w:val="none" w:sz="0" w:space="0" w:color="auto"/>
        <w:left w:val="none" w:sz="0" w:space="0" w:color="auto"/>
        <w:bottom w:val="none" w:sz="0" w:space="0" w:color="auto"/>
        <w:right w:val="none" w:sz="0" w:space="0" w:color="auto"/>
      </w:divBdr>
      <w:divsChild>
        <w:div w:id="1723287698">
          <w:marLeft w:val="0"/>
          <w:marRight w:val="0"/>
          <w:marTop w:val="0"/>
          <w:marBottom w:val="0"/>
          <w:divBdr>
            <w:top w:val="none" w:sz="0" w:space="0" w:color="auto"/>
            <w:left w:val="none" w:sz="0" w:space="0" w:color="auto"/>
            <w:bottom w:val="none" w:sz="0" w:space="0" w:color="auto"/>
            <w:right w:val="none" w:sz="0" w:space="0" w:color="auto"/>
          </w:divBdr>
          <w:divsChild>
            <w:div w:id="1894581628">
              <w:marLeft w:val="0"/>
              <w:marRight w:val="0"/>
              <w:marTop w:val="0"/>
              <w:marBottom w:val="0"/>
              <w:divBdr>
                <w:top w:val="none" w:sz="0" w:space="0" w:color="auto"/>
                <w:left w:val="none" w:sz="0" w:space="0" w:color="auto"/>
                <w:bottom w:val="none" w:sz="0" w:space="0" w:color="auto"/>
                <w:right w:val="none" w:sz="0" w:space="0" w:color="auto"/>
              </w:divBdr>
              <w:divsChild>
                <w:div w:id="1978875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4179336">
      <w:bodyDiv w:val="1"/>
      <w:marLeft w:val="0"/>
      <w:marRight w:val="0"/>
      <w:marTop w:val="0"/>
      <w:marBottom w:val="0"/>
      <w:divBdr>
        <w:top w:val="none" w:sz="0" w:space="0" w:color="auto"/>
        <w:left w:val="none" w:sz="0" w:space="0" w:color="auto"/>
        <w:bottom w:val="none" w:sz="0" w:space="0" w:color="auto"/>
        <w:right w:val="none" w:sz="0" w:space="0" w:color="auto"/>
      </w:divBdr>
      <w:divsChild>
        <w:div w:id="1138298838">
          <w:marLeft w:val="0"/>
          <w:marRight w:val="0"/>
          <w:marTop w:val="0"/>
          <w:marBottom w:val="0"/>
          <w:divBdr>
            <w:top w:val="none" w:sz="0" w:space="0" w:color="auto"/>
            <w:left w:val="none" w:sz="0" w:space="0" w:color="auto"/>
            <w:bottom w:val="none" w:sz="0" w:space="0" w:color="auto"/>
            <w:right w:val="none" w:sz="0" w:space="0" w:color="auto"/>
          </w:divBdr>
          <w:divsChild>
            <w:div w:id="107821008">
              <w:marLeft w:val="0"/>
              <w:marRight w:val="0"/>
              <w:marTop w:val="0"/>
              <w:marBottom w:val="0"/>
              <w:divBdr>
                <w:top w:val="none" w:sz="0" w:space="0" w:color="auto"/>
                <w:left w:val="none" w:sz="0" w:space="0" w:color="auto"/>
                <w:bottom w:val="none" w:sz="0" w:space="0" w:color="auto"/>
                <w:right w:val="none" w:sz="0" w:space="0" w:color="auto"/>
              </w:divBdr>
              <w:divsChild>
                <w:div w:id="15267959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2884064">
      <w:bodyDiv w:val="1"/>
      <w:marLeft w:val="0"/>
      <w:marRight w:val="0"/>
      <w:marTop w:val="0"/>
      <w:marBottom w:val="0"/>
      <w:divBdr>
        <w:top w:val="none" w:sz="0" w:space="0" w:color="auto"/>
        <w:left w:val="none" w:sz="0" w:space="0" w:color="auto"/>
        <w:bottom w:val="none" w:sz="0" w:space="0" w:color="auto"/>
        <w:right w:val="none" w:sz="0" w:space="0" w:color="auto"/>
      </w:divBdr>
      <w:divsChild>
        <w:div w:id="1943949185">
          <w:marLeft w:val="0"/>
          <w:marRight w:val="0"/>
          <w:marTop w:val="0"/>
          <w:marBottom w:val="0"/>
          <w:divBdr>
            <w:top w:val="none" w:sz="0" w:space="0" w:color="auto"/>
            <w:left w:val="none" w:sz="0" w:space="0" w:color="auto"/>
            <w:bottom w:val="none" w:sz="0" w:space="0" w:color="auto"/>
            <w:right w:val="none" w:sz="0" w:space="0" w:color="auto"/>
          </w:divBdr>
          <w:divsChild>
            <w:div w:id="578490245">
              <w:marLeft w:val="0"/>
              <w:marRight w:val="0"/>
              <w:marTop w:val="0"/>
              <w:marBottom w:val="0"/>
              <w:divBdr>
                <w:top w:val="none" w:sz="0" w:space="0" w:color="auto"/>
                <w:left w:val="none" w:sz="0" w:space="0" w:color="auto"/>
                <w:bottom w:val="none" w:sz="0" w:space="0" w:color="auto"/>
                <w:right w:val="none" w:sz="0" w:space="0" w:color="auto"/>
              </w:divBdr>
              <w:divsChild>
                <w:div w:id="8817936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1962550">
      <w:bodyDiv w:val="1"/>
      <w:marLeft w:val="0"/>
      <w:marRight w:val="0"/>
      <w:marTop w:val="0"/>
      <w:marBottom w:val="0"/>
      <w:divBdr>
        <w:top w:val="none" w:sz="0" w:space="0" w:color="auto"/>
        <w:left w:val="none" w:sz="0" w:space="0" w:color="auto"/>
        <w:bottom w:val="none" w:sz="0" w:space="0" w:color="auto"/>
        <w:right w:val="none" w:sz="0" w:space="0" w:color="auto"/>
      </w:divBdr>
      <w:divsChild>
        <w:div w:id="1988781558">
          <w:marLeft w:val="0"/>
          <w:marRight w:val="0"/>
          <w:marTop w:val="0"/>
          <w:marBottom w:val="0"/>
          <w:divBdr>
            <w:top w:val="none" w:sz="0" w:space="0" w:color="auto"/>
            <w:left w:val="none" w:sz="0" w:space="0" w:color="auto"/>
            <w:bottom w:val="none" w:sz="0" w:space="0" w:color="auto"/>
            <w:right w:val="none" w:sz="0" w:space="0" w:color="auto"/>
          </w:divBdr>
          <w:divsChild>
            <w:div w:id="325791980">
              <w:marLeft w:val="0"/>
              <w:marRight w:val="0"/>
              <w:marTop w:val="0"/>
              <w:marBottom w:val="0"/>
              <w:divBdr>
                <w:top w:val="none" w:sz="0" w:space="0" w:color="auto"/>
                <w:left w:val="none" w:sz="0" w:space="0" w:color="auto"/>
                <w:bottom w:val="none" w:sz="0" w:space="0" w:color="auto"/>
                <w:right w:val="none" w:sz="0" w:space="0" w:color="auto"/>
              </w:divBdr>
              <w:divsChild>
                <w:div w:id="7971833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3826143">
      <w:bodyDiv w:val="1"/>
      <w:marLeft w:val="0"/>
      <w:marRight w:val="0"/>
      <w:marTop w:val="0"/>
      <w:marBottom w:val="0"/>
      <w:divBdr>
        <w:top w:val="none" w:sz="0" w:space="0" w:color="auto"/>
        <w:left w:val="none" w:sz="0" w:space="0" w:color="auto"/>
        <w:bottom w:val="none" w:sz="0" w:space="0" w:color="auto"/>
        <w:right w:val="none" w:sz="0" w:space="0" w:color="auto"/>
      </w:divBdr>
      <w:divsChild>
        <w:div w:id="65108024">
          <w:marLeft w:val="0"/>
          <w:marRight w:val="0"/>
          <w:marTop w:val="0"/>
          <w:marBottom w:val="0"/>
          <w:divBdr>
            <w:top w:val="none" w:sz="0" w:space="0" w:color="auto"/>
            <w:left w:val="none" w:sz="0" w:space="0" w:color="auto"/>
            <w:bottom w:val="none" w:sz="0" w:space="0" w:color="auto"/>
            <w:right w:val="none" w:sz="0" w:space="0" w:color="auto"/>
          </w:divBdr>
          <w:divsChild>
            <w:div w:id="7900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122981">
      <w:bodyDiv w:val="1"/>
      <w:marLeft w:val="0"/>
      <w:marRight w:val="0"/>
      <w:marTop w:val="0"/>
      <w:marBottom w:val="0"/>
      <w:divBdr>
        <w:top w:val="none" w:sz="0" w:space="0" w:color="auto"/>
        <w:left w:val="none" w:sz="0" w:space="0" w:color="auto"/>
        <w:bottom w:val="none" w:sz="0" w:space="0" w:color="auto"/>
        <w:right w:val="none" w:sz="0" w:space="0" w:color="auto"/>
      </w:divBdr>
      <w:divsChild>
        <w:div w:id="761605828">
          <w:marLeft w:val="0"/>
          <w:marRight w:val="0"/>
          <w:marTop w:val="0"/>
          <w:marBottom w:val="0"/>
          <w:divBdr>
            <w:top w:val="none" w:sz="0" w:space="0" w:color="auto"/>
            <w:left w:val="none" w:sz="0" w:space="0" w:color="auto"/>
            <w:bottom w:val="none" w:sz="0" w:space="0" w:color="auto"/>
            <w:right w:val="none" w:sz="0" w:space="0" w:color="auto"/>
          </w:divBdr>
          <w:divsChild>
            <w:div w:id="254097443">
              <w:marLeft w:val="0"/>
              <w:marRight w:val="0"/>
              <w:marTop w:val="0"/>
              <w:marBottom w:val="0"/>
              <w:divBdr>
                <w:top w:val="none" w:sz="0" w:space="0" w:color="auto"/>
                <w:left w:val="none" w:sz="0" w:space="0" w:color="auto"/>
                <w:bottom w:val="none" w:sz="0" w:space="0" w:color="auto"/>
                <w:right w:val="none" w:sz="0" w:space="0" w:color="auto"/>
              </w:divBdr>
              <w:divsChild>
                <w:div w:id="14210259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801540">
      <w:bodyDiv w:val="1"/>
      <w:marLeft w:val="0"/>
      <w:marRight w:val="0"/>
      <w:marTop w:val="0"/>
      <w:marBottom w:val="0"/>
      <w:divBdr>
        <w:top w:val="none" w:sz="0" w:space="0" w:color="auto"/>
        <w:left w:val="none" w:sz="0" w:space="0" w:color="auto"/>
        <w:bottom w:val="none" w:sz="0" w:space="0" w:color="auto"/>
        <w:right w:val="none" w:sz="0" w:space="0" w:color="auto"/>
      </w:divBdr>
      <w:divsChild>
        <w:div w:id="1698236998">
          <w:marLeft w:val="0"/>
          <w:marRight w:val="0"/>
          <w:marTop w:val="0"/>
          <w:marBottom w:val="0"/>
          <w:divBdr>
            <w:top w:val="none" w:sz="0" w:space="0" w:color="auto"/>
            <w:left w:val="none" w:sz="0" w:space="0" w:color="auto"/>
            <w:bottom w:val="none" w:sz="0" w:space="0" w:color="auto"/>
            <w:right w:val="none" w:sz="0" w:space="0" w:color="auto"/>
          </w:divBdr>
          <w:divsChild>
            <w:div w:id="1771508443">
              <w:marLeft w:val="0"/>
              <w:marRight w:val="0"/>
              <w:marTop w:val="0"/>
              <w:marBottom w:val="0"/>
              <w:divBdr>
                <w:top w:val="none" w:sz="0" w:space="0" w:color="auto"/>
                <w:left w:val="none" w:sz="0" w:space="0" w:color="auto"/>
                <w:bottom w:val="none" w:sz="0" w:space="0" w:color="auto"/>
                <w:right w:val="none" w:sz="0" w:space="0" w:color="auto"/>
              </w:divBdr>
              <w:divsChild>
                <w:div w:id="1547717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0023375">
      <w:bodyDiv w:val="1"/>
      <w:marLeft w:val="0"/>
      <w:marRight w:val="0"/>
      <w:marTop w:val="0"/>
      <w:marBottom w:val="0"/>
      <w:divBdr>
        <w:top w:val="none" w:sz="0" w:space="0" w:color="auto"/>
        <w:left w:val="none" w:sz="0" w:space="0" w:color="auto"/>
        <w:bottom w:val="none" w:sz="0" w:space="0" w:color="auto"/>
        <w:right w:val="none" w:sz="0" w:space="0" w:color="auto"/>
      </w:divBdr>
      <w:divsChild>
        <w:div w:id="1135635228">
          <w:marLeft w:val="0"/>
          <w:marRight w:val="0"/>
          <w:marTop w:val="0"/>
          <w:marBottom w:val="0"/>
          <w:divBdr>
            <w:top w:val="none" w:sz="0" w:space="0" w:color="auto"/>
            <w:left w:val="none" w:sz="0" w:space="0" w:color="auto"/>
            <w:bottom w:val="none" w:sz="0" w:space="0" w:color="auto"/>
            <w:right w:val="none" w:sz="0" w:space="0" w:color="auto"/>
          </w:divBdr>
          <w:divsChild>
            <w:div w:id="2039381136">
              <w:marLeft w:val="0"/>
              <w:marRight w:val="0"/>
              <w:marTop w:val="0"/>
              <w:marBottom w:val="0"/>
              <w:divBdr>
                <w:top w:val="none" w:sz="0" w:space="0" w:color="auto"/>
                <w:left w:val="none" w:sz="0" w:space="0" w:color="auto"/>
                <w:bottom w:val="none" w:sz="0" w:space="0" w:color="auto"/>
                <w:right w:val="none" w:sz="0" w:space="0" w:color="auto"/>
              </w:divBdr>
              <w:divsChild>
                <w:div w:id="2343206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4116634">
      <w:bodyDiv w:val="1"/>
      <w:marLeft w:val="0"/>
      <w:marRight w:val="0"/>
      <w:marTop w:val="0"/>
      <w:marBottom w:val="0"/>
      <w:divBdr>
        <w:top w:val="none" w:sz="0" w:space="0" w:color="auto"/>
        <w:left w:val="none" w:sz="0" w:space="0" w:color="auto"/>
        <w:bottom w:val="none" w:sz="0" w:space="0" w:color="auto"/>
        <w:right w:val="none" w:sz="0" w:space="0" w:color="auto"/>
      </w:divBdr>
      <w:divsChild>
        <w:div w:id="2021196138">
          <w:marLeft w:val="0"/>
          <w:marRight w:val="0"/>
          <w:marTop w:val="0"/>
          <w:marBottom w:val="0"/>
          <w:divBdr>
            <w:top w:val="none" w:sz="0" w:space="0" w:color="auto"/>
            <w:left w:val="none" w:sz="0" w:space="0" w:color="auto"/>
            <w:bottom w:val="none" w:sz="0" w:space="0" w:color="auto"/>
            <w:right w:val="none" w:sz="0" w:space="0" w:color="auto"/>
          </w:divBdr>
          <w:divsChild>
            <w:div w:id="21289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09">
      <w:bodyDiv w:val="1"/>
      <w:marLeft w:val="0"/>
      <w:marRight w:val="0"/>
      <w:marTop w:val="0"/>
      <w:marBottom w:val="0"/>
      <w:divBdr>
        <w:top w:val="none" w:sz="0" w:space="0" w:color="auto"/>
        <w:left w:val="none" w:sz="0" w:space="0" w:color="auto"/>
        <w:bottom w:val="none" w:sz="0" w:space="0" w:color="auto"/>
        <w:right w:val="none" w:sz="0" w:space="0" w:color="auto"/>
      </w:divBdr>
      <w:divsChild>
        <w:div w:id="330721425">
          <w:marLeft w:val="0"/>
          <w:marRight w:val="0"/>
          <w:marTop w:val="0"/>
          <w:marBottom w:val="0"/>
          <w:divBdr>
            <w:top w:val="none" w:sz="0" w:space="0" w:color="auto"/>
            <w:left w:val="none" w:sz="0" w:space="0" w:color="auto"/>
            <w:bottom w:val="none" w:sz="0" w:space="0" w:color="auto"/>
            <w:right w:val="none" w:sz="0" w:space="0" w:color="auto"/>
          </w:divBdr>
          <w:divsChild>
            <w:div w:id="1774859028">
              <w:marLeft w:val="0"/>
              <w:marRight w:val="0"/>
              <w:marTop w:val="0"/>
              <w:marBottom w:val="0"/>
              <w:divBdr>
                <w:top w:val="none" w:sz="0" w:space="0" w:color="auto"/>
                <w:left w:val="none" w:sz="0" w:space="0" w:color="auto"/>
                <w:bottom w:val="none" w:sz="0" w:space="0" w:color="auto"/>
                <w:right w:val="none" w:sz="0" w:space="0" w:color="auto"/>
              </w:divBdr>
              <w:divsChild>
                <w:div w:id="6018375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7189126">
      <w:bodyDiv w:val="1"/>
      <w:marLeft w:val="0"/>
      <w:marRight w:val="0"/>
      <w:marTop w:val="0"/>
      <w:marBottom w:val="0"/>
      <w:divBdr>
        <w:top w:val="none" w:sz="0" w:space="0" w:color="auto"/>
        <w:left w:val="none" w:sz="0" w:space="0" w:color="auto"/>
        <w:bottom w:val="none" w:sz="0" w:space="0" w:color="auto"/>
        <w:right w:val="none" w:sz="0" w:space="0" w:color="auto"/>
      </w:divBdr>
    </w:div>
    <w:div w:id="1093941821">
      <w:bodyDiv w:val="1"/>
      <w:marLeft w:val="0"/>
      <w:marRight w:val="0"/>
      <w:marTop w:val="0"/>
      <w:marBottom w:val="0"/>
      <w:divBdr>
        <w:top w:val="none" w:sz="0" w:space="0" w:color="auto"/>
        <w:left w:val="none" w:sz="0" w:space="0" w:color="auto"/>
        <w:bottom w:val="none" w:sz="0" w:space="0" w:color="auto"/>
        <w:right w:val="none" w:sz="0" w:space="0" w:color="auto"/>
      </w:divBdr>
      <w:divsChild>
        <w:div w:id="19354451">
          <w:marLeft w:val="0"/>
          <w:marRight w:val="0"/>
          <w:marTop w:val="0"/>
          <w:marBottom w:val="0"/>
          <w:divBdr>
            <w:top w:val="none" w:sz="0" w:space="0" w:color="auto"/>
            <w:left w:val="none" w:sz="0" w:space="0" w:color="auto"/>
            <w:bottom w:val="none" w:sz="0" w:space="0" w:color="auto"/>
            <w:right w:val="none" w:sz="0" w:space="0" w:color="auto"/>
          </w:divBdr>
          <w:divsChild>
            <w:div w:id="852492525">
              <w:marLeft w:val="0"/>
              <w:marRight w:val="0"/>
              <w:marTop w:val="0"/>
              <w:marBottom w:val="0"/>
              <w:divBdr>
                <w:top w:val="none" w:sz="0" w:space="0" w:color="auto"/>
                <w:left w:val="none" w:sz="0" w:space="0" w:color="auto"/>
                <w:bottom w:val="none" w:sz="0" w:space="0" w:color="auto"/>
                <w:right w:val="none" w:sz="0" w:space="0" w:color="auto"/>
              </w:divBdr>
              <w:divsChild>
                <w:div w:id="18118232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8037579">
      <w:bodyDiv w:val="1"/>
      <w:marLeft w:val="0"/>
      <w:marRight w:val="0"/>
      <w:marTop w:val="0"/>
      <w:marBottom w:val="0"/>
      <w:divBdr>
        <w:top w:val="none" w:sz="0" w:space="0" w:color="auto"/>
        <w:left w:val="none" w:sz="0" w:space="0" w:color="auto"/>
        <w:bottom w:val="none" w:sz="0" w:space="0" w:color="auto"/>
        <w:right w:val="none" w:sz="0" w:space="0" w:color="auto"/>
      </w:divBdr>
    </w:div>
    <w:div w:id="1109155158">
      <w:bodyDiv w:val="1"/>
      <w:marLeft w:val="0"/>
      <w:marRight w:val="0"/>
      <w:marTop w:val="0"/>
      <w:marBottom w:val="0"/>
      <w:divBdr>
        <w:top w:val="none" w:sz="0" w:space="0" w:color="auto"/>
        <w:left w:val="none" w:sz="0" w:space="0" w:color="auto"/>
        <w:bottom w:val="none" w:sz="0" w:space="0" w:color="auto"/>
        <w:right w:val="none" w:sz="0" w:space="0" w:color="auto"/>
      </w:divBdr>
      <w:divsChild>
        <w:div w:id="1380741617">
          <w:marLeft w:val="0"/>
          <w:marRight w:val="0"/>
          <w:marTop w:val="0"/>
          <w:marBottom w:val="0"/>
          <w:divBdr>
            <w:top w:val="none" w:sz="0" w:space="0" w:color="auto"/>
            <w:left w:val="none" w:sz="0" w:space="0" w:color="auto"/>
            <w:bottom w:val="none" w:sz="0" w:space="0" w:color="auto"/>
            <w:right w:val="none" w:sz="0" w:space="0" w:color="auto"/>
          </w:divBdr>
          <w:divsChild>
            <w:div w:id="1452626535">
              <w:marLeft w:val="0"/>
              <w:marRight w:val="0"/>
              <w:marTop w:val="0"/>
              <w:marBottom w:val="0"/>
              <w:divBdr>
                <w:top w:val="none" w:sz="0" w:space="0" w:color="auto"/>
                <w:left w:val="none" w:sz="0" w:space="0" w:color="auto"/>
                <w:bottom w:val="none" w:sz="0" w:space="0" w:color="auto"/>
                <w:right w:val="none" w:sz="0" w:space="0" w:color="auto"/>
              </w:divBdr>
              <w:divsChild>
                <w:div w:id="1068962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5463946">
      <w:bodyDiv w:val="1"/>
      <w:marLeft w:val="0"/>
      <w:marRight w:val="0"/>
      <w:marTop w:val="0"/>
      <w:marBottom w:val="0"/>
      <w:divBdr>
        <w:top w:val="none" w:sz="0" w:space="0" w:color="auto"/>
        <w:left w:val="none" w:sz="0" w:space="0" w:color="auto"/>
        <w:bottom w:val="none" w:sz="0" w:space="0" w:color="auto"/>
        <w:right w:val="none" w:sz="0" w:space="0" w:color="auto"/>
      </w:divBdr>
      <w:divsChild>
        <w:div w:id="268898327">
          <w:marLeft w:val="0"/>
          <w:marRight w:val="0"/>
          <w:marTop w:val="0"/>
          <w:marBottom w:val="0"/>
          <w:divBdr>
            <w:top w:val="none" w:sz="0" w:space="0" w:color="auto"/>
            <w:left w:val="none" w:sz="0" w:space="0" w:color="auto"/>
            <w:bottom w:val="none" w:sz="0" w:space="0" w:color="auto"/>
            <w:right w:val="none" w:sz="0" w:space="0" w:color="auto"/>
          </w:divBdr>
          <w:divsChild>
            <w:div w:id="1997368845">
              <w:marLeft w:val="0"/>
              <w:marRight w:val="0"/>
              <w:marTop w:val="0"/>
              <w:marBottom w:val="0"/>
              <w:divBdr>
                <w:top w:val="none" w:sz="0" w:space="0" w:color="auto"/>
                <w:left w:val="none" w:sz="0" w:space="0" w:color="auto"/>
                <w:bottom w:val="none" w:sz="0" w:space="0" w:color="auto"/>
                <w:right w:val="none" w:sz="0" w:space="0" w:color="auto"/>
              </w:divBdr>
              <w:divsChild>
                <w:div w:id="216818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050031">
      <w:bodyDiv w:val="1"/>
      <w:marLeft w:val="0"/>
      <w:marRight w:val="0"/>
      <w:marTop w:val="0"/>
      <w:marBottom w:val="0"/>
      <w:divBdr>
        <w:top w:val="none" w:sz="0" w:space="0" w:color="auto"/>
        <w:left w:val="none" w:sz="0" w:space="0" w:color="auto"/>
        <w:bottom w:val="none" w:sz="0" w:space="0" w:color="auto"/>
        <w:right w:val="none" w:sz="0" w:space="0" w:color="auto"/>
      </w:divBdr>
      <w:divsChild>
        <w:div w:id="422773328">
          <w:marLeft w:val="0"/>
          <w:marRight w:val="0"/>
          <w:marTop w:val="0"/>
          <w:marBottom w:val="0"/>
          <w:divBdr>
            <w:top w:val="none" w:sz="0" w:space="0" w:color="auto"/>
            <w:left w:val="none" w:sz="0" w:space="0" w:color="auto"/>
            <w:bottom w:val="none" w:sz="0" w:space="0" w:color="auto"/>
            <w:right w:val="none" w:sz="0" w:space="0" w:color="auto"/>
          </w:divBdr>
          <w:divsChild>
            <w:div w:id="797452074">
              <w:marLeft w:val="0"/>
              <w:marRight w:val="0"/>
              <w:marTop w:val="0"/>
              <w:marBottom w:val="0"/>
              <w:divBdr>
                <w:top w:val="none" w:sz="0" w:space="0" w:color="auto"/>
                <w:left w:val="none" w:sz="0" w:space="0" w:color="auto"/>
                <w:bottom w:val="none" w:sz="0" w:space="0" w:color="auto"/>
                <w:right w:val="none" w:sz="0" w:space="0" w:color="auto"/>
              </w:divBdr>
              <w:divsChild>
                <w:div w:id="2051371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0995246">
      <w:bodyDiv w:val="1"/>
      <w:marLeft w:val="0"/>
      <w:marRight w:val="0"/>
      <w:marTop w:val="0"/>
      <w:marBottom w:val="0"/>
      <w:divBdr>
        <w:top w:val="none" w:sz="0" w:space="0" w:color="auto"/>
        <w:left w:val="none" w:sz="0" w:space="0" w:color="auto"/>
        <w:bottom w:val="none" w:sz="0" w:space="0" w:color="auto"/>
        <w:right w:val="none" w:sz="0" w:space="0" w:color="auto"/>
      </w:divBdr>
      <w:divsChild>
        <w:div w:id="1186602198">
          <w:marLeft w:val="0"/>
          <w:marRight w:val="0"/>
          <w:marTop w:val="0"/>
          <w:marBottom w:val="0"/>
          <w:divBdr>
            <w:top w:val="none" w:sz="0" w:space="0" w:color="auto"/>
            <w:left w:val="none" w:sz="0" w:space="0" w:color="auto"/>
            <w:bottom w:val="none" w:sz="0" w:space="0" w:color="auto"/>
            <w:right w:val="none" w:sz="0" w:space="0" w:color="auto"/>
          </w:divBdr>
          <w:divsChild>
            <w:div w:id="180290559">
              <w:marLeft w:val="0"/>
              <w:marRight w:val="0"/>
              <w:marTop w:val="0"/>
              <w:marBottom w:val="0"/>
              <w:divBdr>
                <w:top w:val="none" w:sz="0" w:space="0" w:color="auto"/>
                <w:left w:val="none" w:sz="0" w:space="0" w:color="auto"/>
                <w:bottom w:val="none" w:sz="0" w:space="0" w:color="auto"/>
                <w:right w:val="none" w:sz="0" w:space="0" w:color="auto"/>
              </w:divBdr>
              <w:divsChild>
                <w:div w:id="8110210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8492800">
      <w:bodyDiv w:val="1"/>
      <w:marLeft w:val="0"/>
      <w:marRight w:val="0"/>
      <w:marTop w:val="0"/>
      <w:marBottom w:val="0"/>
      <w:divBdr>
        <w:top w:val="none" w:sz="0" w:space="0" w:color="auto"/>
        <w:left w:val="none" w:sz="0" w:space="0" w:color="auto"/>
        <w:bottom w:val="none" w:sz="0" w:space="0" w:color="auto"/>
        <w:right w:val="none" w:sz="0" w:space="0" w:color="auto"/>
      </w:divBdr>
      <w:divsChild>
        <w:div w:id="1414349547">
          <w:marLeft w:val="0"/>
          <w:marRight w:val="0"/>
          <w:marTop w:val="0"/>
          <w:marBottom w:val="0"/>
          <w:divBdr>
            <w:top w:val="none" w:sz="0" w:space="0" w:color="auto"/>
            <w:left w:val="none" w:sz="0" w:space="0" w:color="auto"/>
            <w:bottom w:val="none" w:sz="0" w:space="0" w:color="auto"/>
            <w:right w:val="none" w:sz="0" w:space="0" w:color="auto"/>
          </w:divBdr>
          <w:divsChild>
            <w:div w:id="2050956689">
              <w:marLeft w:val="0"/>
              <w:marRight w:val="0"/>
              <w:marTop w:val="0"/>
              <w:marBottom w:val="240"/>
              <w:divBdr>
                <w:top w:val="none" w:sz="0" w:space="0" w:color="auto"/>
                <w:left w:val="none" w:sz="0" w:space="0" w:color="auto"/>
                <w:bottom w:val="none" w:sz="0" w:space="0" w:color="auto"/>
                <w:right w:val="none" w:sz="0" w:space="0" w:color="auto"/>
              </w:divBdr>
            </w:div>
            <w:div w:id="1268342544">
              <w:marLeft w:val="0"/>
              <w:marRight w:val="0"/>
              <w:marTop w:val="0"/>
              <w:marBottom w:val="240"/>
              <w:divBdr>
                <w:top w:val="none" w:sz="0" w:space="0" w:color="auto"/>
                <w:left w:val="none" w:sz="0" w:space="0" w:color="auto"/>
                <w:bottom w:val="none" w:sz="0" w:space="0" w:color="auto"/>
                <w:right w:val="none" w:sz="0" w:space="0" w:color="auto"/>
              </w:divBdr>
            </w:div>
            <w:div w:id="2056419754">
              <w:marLeft w:val="0"/>
              <w:marRight w:val="0"/>
              <w:marTop w:val="0"/>
              <w:marBottom w:val="240"/>
              <w:divBdr>
                <w:top w:val="none" w:sz="0" w:space="0" w:color="auto"/>
                <w:left w:val="none" w:sz="0" w:space="0" w:color="auto"/>
                <w:bottom w:val="none" w:sz="0" w:space="0" w:color="auto"/>
                <w:right w:val="none" w:sz="0" w:space="0" w:color="auto"/>
              </w:divBdr>
            </w:div>
            <w:div w:id="515461143">
              <w:marLeft w:val="0"/>
              <w:marRight w:val="0"/>
              <w:marTop w:val="0"/>
              <w:marBottom w:val="240"/>
              <w:divBdr>
                <w:top w:val="none" w:sz="0" w:space="0" w:color="auto"/>
                <w:left w:val="none" w:sz="0" w:space="0" w:color="auto"/>
                <w:bottom w:val="none" w:sz="0" w:space="0" w:color="auto"/>
                <w:right w:val="none" w:sz="0" w:space="0" w:color="auto"/>
              </w:divBdr>
            </w:div>
            <w:div w:id="591162651">
              <w:marLeft w:val="0"/>
              <w:marRight w:val="0"/>
              <w:marTop w:val="0"/>
              <w:marBottom w:val="240"/>
              <w:divBdr>
                <w:top w:val="none" w:sz="0" w:space="0" w:color="auto"/>
                <w:left w:val="none" w:sz="0" w:space="0" w:color="auto"/>
                <w:bottom w:val="none" w:sz="0" w:space="0" w:color="auto"/>
                <w:right w:val="none" w:sz="0" w:space="0" w:color="auto"/>
              </w:divBdr>
            </w:div>
            <w:div w:id="1545291793">
              <w:marLeft w:val="0"/>
              <w:marRight w:val="0"/>
              <w:marTop w:val="0"/>
              <w:marBottom w:val="240"/>
              <w:divBdr>
                <w:top w:val="none" w:sz="0" w:space="0" w:color="auto"/>
                <w:left w:val="none" w:sz="0" w:space="0" w:color="auto"/>
                <w:bottom w:val="none" w:sz="0" w:space="0" w:color="auto"/>
                <w:right w:val="none" w:sz="0" w:space="0" w:color="auto"/>
              </w:divBdr>
            </w:div>
            <w:div w:id="1278877783">
              <w:marLeft w:val="0"/>
              <w:marRight w:val="0"/>
              <w:marTop w:val="0"/>
              <w:marBottom w:val="240"/>
              <w:divBdr>
                <w:top w:val="none" w:sz="0" w:space="0" w:color="auto"/>
                <w:left w:val="none" w:sz="0" w:space="0" w:color="auto"/>
                <w:bottom w:val="none" w:sz="0" w:space="0" w:color="auto"/>
                <w:right w:val="none" w:sz="0" w:space="0" w:color="auto"/>
              </w:divBdr>
            </w:div>
            <w:div w:id="1005742585">
              <w:marLeft w:val="0"/>
              <w:marRight w:val="0"/>
              <w:marTop w:val="0"/>
              <w:marBottom w:val="240"/>
              <w:divBdr>
                <w:top w:val="none" w:sz="0" w:space="0" w:color="auto"/>
                <w:left w:val="none" w:sz="0" w:space="0" w:color="auto"/>
                <w:bottom w:val="none" w:sz="0" w:space="0" w:color="auto"/>
                <w:right w:val="none" w:sz="0" w:space="0" w:color="auto"/>
              </w:divBdr>
            </w:div>
            <w:div w:id="403918320">
              <w:marLeft w:val="0"/>
              <w:marRight w:val="0"/>
              <w:marTop w:val="0"/>
              <w:marBottom w:val="240"/>
              <w:divBdr>
                <w:top w:val="none" w:sz="0" w:space="0" w:color="auto"/>
                <w:left w:val="none" w:sz="0" w:space="0" w:color="auto"/>
                <w:bottom w:val="none" w:sz="0" w:space="0" w:color="auto"/>
                <w:right w:val="none" w:sz="0" w:space="0" w:color="auto"/>
              </w:divBdr>
            </w:div>
            <w:div w:id="481965724">
              <w:marLeft w:val="0"/>
              <w:marRight w:val="0"/>
              <w:marTop w:val="0"/>
              <w:marBottom w:val="240"/>
              <w:divBdr>
                <w:top w:val="none" w:sz="0" w:space="0" w:color="auto"/>
                <w:left w:val="none" w:sz="0" w:space="0" w:color="auto"/>
                <w:bottom w:val="none" w:sz="0" w:space="0" w:color="auto"/>
                <w:right w:val="none" w:sz="0" w:space="0" w:color="auto"/>
              </w:divBdr>
            </w:div>
            <w:div w:id="423498485">
              <w:marLeft w:val="0"/>
              <w:marRight w:val="0"/>
              <w:marTop w:val="0"/>
              <w:marBottom w:val="240"/>
              <w:divBdr>
                <w:top w:val="none" w:sz="0" w:space="0" w:color="auto"/>
                <w:left w:val="none" w:sz="0" w:space="0" w:color="auto"/>
                <w:bottom w:val="none" w:sz="0" w:space="0" w:color="auto"/>
                <w:right w:val="none" w:sz="0" w:space="0" w:color="auto"/>
              </w:divBdr>
            </w:div>
            <w:div w:id="1504664512">
              <w:marLeft w:val="0"/>
              <w:marRight w:val="0"/>
              <w:marTop w:val="0"/>
              <w:marBottom w:val="240"/>
              <w:divBdr>
                <w:top w:val="none" w:sz="0" w:space="0" w:color="auto"/>
                <w:left w:val="none" w:sz="0" w:space="0" w:color="auto"/>
                <w:bottom w:val="none" w:sz="0" w:space="0" w:color="auto"/>
                <w:right w:val="none" w:sz="0" w:space="0" w:color="auto"/>
              </w:divBdr>
            </w:div>
            <w:div w:id="1818918488">
              <w:marLeft w:val="0"/>
              <w:marRight w:val="0"/>
              <w:marTop w:val="0"/>
              <w:marBottom w:val="240"/>
              <w:divBdr>
                <w:top w:val="none" w:sz="0" w:space="0" w:color="auto"/>
                <w:left w:val="none" w:sz="0" w:space="0" w:color="auto"/>
                <w:bottom w:val="none" w:sz="0" w:space="0" w:color="auto"/>
                <w:right w:val="none" w:sz="0" w:space="0" w:color="auto"/>
              </w:divBdr>
            </w:div>
            <w:div w:id="659499161">
              <w:marLeft w:val="0"/>
              <w:marRight w:val="0"/>
              <w:marTop w:val="0"/>
              <w:marBottom w:val="240"/>
              <w:divBdr>
                <w:top w:val="none" w:sz="0" w:space="0" w:color="auto"/>
                <w:left w:val="none" w:sz="0" w:space="0" w:color="auto"/>
                <w:bottom w:val="none" w:sz="0" w:space="0" w:color="auto"/>
                <w:right w:val="none" w:sz="0" w:space="0" w:color="auto"/>
              </w:divBdr>
            </w:div>
            <w:div w:id="150876310">
              <w:marLeft w:val="0"/>
              <w:marRight w:val="0"/>
              <w:marTop w:val="0"/>
              <w:marBottom w:val="240"/>
              <w:divBdr>
                <w:top w:val="none" w:sz="0" w:space="0" w:color="auto"/>
                <w:left w:val="none" w:sz="0" w:space="0" w:color="auto"/>
                <w:bottom w:val="none" w:sz="0" w:space="0" w:color="auto"/>
                <w:right w:val="none" w:sz="0" w:space="0" w:color="auto"/>
              </w:divBdr>
            </w:div>
            <w:div w:id="2059083726">
              <w:marLeft w:val="0"/>
              <w:marRight w:val="0"/>
              <w:marTop w:val="0"/>
              <w:marBottom w:val="240"/>
              <w:divBdr>
                <w:top w:val="none" w:sz="0" w:space="0" w:color="auto"/>
                <w:left w:val="none" w:sz="0" w:space="0" w:color="auto"/>
                <w:bottom w:val="none" w:sz="0" w:space="0" w:color="auto"/>
                <w:right w:val="none" w:sz="0" w:space="0" w:color="auto"/>
              </w:divBdr>
            </w:div>
            <w:div w:id="555823616">
              <w:marLeft w:val="0"/>
              <w:marRight w:val="0"/>
              <w:marTop w:val="0"/>
              <w:marBottom w:val="240"/>
              <w:divBdr>
                <w:top w:val="none" w:sz="0" w:space="0" w:color="auto"/>
                <w:left w:val="none" w:sz="0" w:space="0" w:color="auto"/>
                <w:bottom w:val="none" w:sz="0" w:space="0" w:color="auto"/>
                <w:right w:val="none" w:sz="0" w:space="0" w:color="auto"/>
              </w:divBdr>
            </w:div>
            <w:div w:id="828790057">
              <w:marLeft w:val="0"/>
              <w:marRight w:val="0"/>
              <w:marTop w:val="0"/>
              <w:marBottom w:val="240"/>
              <w:divBdr>
                <w:top w:val="none" w:sz="0" w:space="0" w:color="auto"/>
                <w:left w:val="none" w:sz="0" w:space="0" w:color="auto"/>
                <w:bottom w:val="none" w:sz="0" w:space="0" w:color="auto"/>
                <w:right w:val="none" w:sz="0" w:space="0" w:color="auto"/>
              </w:divBdr>
            </w:div>
            <w:div w:id="535433105">
              <w:marLeft w:val="0"/>
              <w:marRight w:val="0"/>
              <w:marTop w:val="0"/>
              <w:marBottom w:val="240"/>
              <w:divBdr>
                <w:top w:val="none" w:sz="0" w:space="0" w:color="auto"/>
                <w:left w:val="none" w:sz="0" w:space="0" w:color="auto"/>
                <w:bottom w:val="none" w:sz="0" w:space="0" w:color="auto"/>
                <w:right w:val="none" w:sz="0" w:space="0" w:color="auto"/>
              </w:divBdr>
            </w:div>
            <w:div w:id="1260748358">
              <w:marLeft w:val="0"/>
              <w:marRight w:val="0"/>
              <w:marTop w:val="0"/>
              <w:marBottom w:val="240"/>
              <w:divBdr>
                <w:top w:val="none" w:sz="0" w:space="0" w:color="auto"/>
                <w:left w:val="none" w:sz="0" w:space="0" w:color="auto"/>
                <w:bottom w:val="none" w:sz="0" w:space="0" w:color="auto"/>
                <w:right w:val="none" w:sz="0" w:space="0" w:color="auto"/>
              </w:divBdr>
            </w:div>
            <w:div w:id="1653829588">
              <w:marLeft w:val="0"/>
              <w:marRight w:val="0"/>
              <w:marTop w:val="0"/>
              <w:marBottom w:val="240"/>
              <w:divBdr>
                <w:top w:val="none" w:sz="0" w:space="0" w:color="auto"/>
                <w:left w:val="none" w:sz="0" w:space="0" w:color="auto"/>
                <w:bottom w:val="none" w:sz="0" w:space="0" w:color="auto"/>
                <w:right w:val="none" w:sz="0" w:space="0" w:color="auto"/>
              </w:divBdr>
            </w:div>
            <w:div w:id="990987453">
              <w:marLeft w:val="0"/>
              <w:marRight w:val="0"/>
              <w:marTop w:val="0"/>
              <w:marBottom w:val="240"/>
              <w:divBdr>
                <w:top w:val="none" w:sz="0" w:space="0" w:color="auto"/>
                <w:left w:val="none" w:sz="0" w:space="0" w:color="auto"/>
                <w:bottom w:val="none" w:sz="0" w:space="0" w:color="auto"/>
                <w:right w:val="none" w:sz="0" w:space="0" w:color="auto"/>
              </w:divBdr>
            </w:div>
            <w:div w:id="280384938">
              <w:marLeft w:val="0"/>
              <w:marRight w:val="0"/>
              <w:marTop w:val="0"/>
              <w:marBottom w:val="240"/>
              <w:divBdr>
                <w:top w:val="none" w:sz="0" w:space="0" w:color="auto"/>
                <w:left w:val="none" w:sz="0" w:space="0" w:color="auto"/>
                <w:bottom w:val="none" w:sz="0" w:space="0" w:color="auto"/>
                <w:right w:val="none" w:sz="0" w:space="0" w:color="auto"/>
              </w:divBdr>
            </w:div>
            <w:div w:id="2058503820">
              <w:marLeft w:val="0"/>
              <w:marRight w:val="0"/>
              <w:marTop w:val="0"/>
              <w:marBottom w:val="240"/>
              <w:divBdr>
                <w:top w:val="none" w:sz="0" w:space="0" w:color="auto"/>
                <w:left w:val="none" w:sz="0" w:space="0" w:color="auto"/>
                <w:bottom w:val="none" w:sz="0" w:space="0" w:color="auto"/>
                <w:right w:val="none" w:sz="0" w:space="0" w:color="auto"/>
              </w:divBdr>
            </w:div>
            <w:div w:id="2052607668">
              <w:marLeft w:val="0"/>
              <w:marRight w:val="0"/>
              <w:marTop w:val="0"/>
              <w:marBottom w:val="240"/>
              <w:divBdr>
                <w:top w:val="none" w:sz="0" w:space="0" w:color="auto"/>
                <w:left w:val="none" w:sz="0" w:space="0" w:color="auto"/>
                <w:bottom w:val="none" w:sz="0" w:space="0" w:color="auto"/>
                <w:right w:val="none" w:sz="0" w:space="0" w:color="auto"/>
              </w:divBdr>
            </w:div>
            <w:div w:id="2004551324">
              <w:marLeft w:val="0"/>
              <w:marRight w:val="0"/>
              <w:marTop w:val="0"/>
              <w:marBottom w:val="240"/>
              <w:divBdr>
                <w:top w:val="none" w:sz="0" w:space="0" w:color="auto"/>
                <w:left w:val="none" w:sz="0" w:space="0" w:color="auto"/>
                <w:bottom w:val="none" w:sz="0" w:space="0" w:color="auto"/>
                <w:right w:val="none" w:sz="0" w:space="0" w:color="auto"/>
              </w:divBdr>
            </w:div>
            <w:div w:id="556284568">
              <w:marLeft w:val="0"/>
              <w:marRight w:val="0"/>
              <w:marTop w:val="0"/>
              <w:marBottom w:val="240"/>
              <w:divBdr>
                <w:top w:val="none" w:sz="0" w:space="0" w:color="auto"/>
                <w:left w:val="none" w:sz="0" w:space="0" w:color="auto"/>
                <w:bottom w:val="none" w:sz="0" w:space="0" w:color="auto"/>
                <w:right w:val="none" w:sz="0" w:space="0" w:color="auto"/>
              </w:divBdr>
            </w:div>
            <w:div w:id="2015255725">
              <w:marLeft w:val="0"/>
              <w:marRight w:val="0"/>
              <w:marTop w:val="0"/>
              <w:marBottom w:val="240"/>
              <w:divBdr>
                <w:top w:val="none" w:sz="0" w:space="0" w:color="auto"/>
                <w:left w:val="none" w:sz="0" w:space="0" w:color="auto"/>
                <w:bottom w:val="none" w:sz="0" w:space="0" w:color="auto"/>
                <w:right w:val="none" w:sz="0" w:space="0" w:color="auto"/>
              </w:divBdr>
            </w:div>
            <w:div w:id="12654924">
              <w:marLeft w:val="0"/>
              <w:marRight w:val="0"/>
              <w:marTop w:val="0"/>
              <w:marBottom w:val="240"/>
              <w:divBdr>
                <w:top w:val="none" w:sz="0" w:space="0" w:color="auto"/>
                <w:left w:val="none" w:sz="0" w:space="0" w:color="auto"/>
                <w:bottom w:val="none" w:sz="0" w:space="0" w:color="auto"/>
                <w:right w:val="none" w:sz="0" w:space="0" w:color="auto"/>
              </w:divBdr>
            </w:div>
            <w:div w:id="359743907">
              <w:marLeft w:val="0"/>
              <w:marRight w:val="0"/>
              <w:marTop w:val="0"/>
              <w:marBottom w:val="240"/>
              <w:divBdr>
                <w:top w:val="none" w:sz="0" w:space="0" w:color="auto"/>
                <w:left w:val="none" w:sz="0" w:space="0" w:color="auto"/>
                <w:bottom w:val="none" w:sz="0" w:space="0" w:color="auto"/>
                <w:right w:val="none" w:sz="0" w:space="0" w:color="auto"/>
              </w:divBdr>
            </w:div>
            <w:div w:id="522284822">
              <w:marLeft w:val="0"/>
              <w:marRight w:val="0"/>
              <w:marTop w:val="0"/>
              <w:marBottom w:val="240"/>
              <w:divBdr>
                <w:top w:val="none" w:sz="0" w:space="0" w:color="auto"/>
                <w:left w:val="none" w:sz="0" w:space="0" w:color="auto"/>
                <w:bottom w:val="none" w:sz="0" w:space="0" w:color="auto"/>
                <w:right w:val="none" w:sz="0" w:space="0" w:color="auto"/>
              </w:divBdr>
            </w:div>
            <w:div w:id="1499729312">
              <w:marLeft w:val="0"/>
              <w:marRight w:val="0"/>
              <w:marTop w:val="0"/>
              <w:marBottom w:val="240"/>
              <w:divBdr>
                <w:top w:val="none" w:sz="0" w:space="0" w:color="auto"/>
                <w:left w:val="none" w:sz="0" w:space="0" w:color="auto"/>
                <w:bottom w:val="none" w:sz="0" w:space="0" w:color="auto"/>
                <w:right w:val="none" w:sz="0" w:space="0" w:color="auto"/>
              </w:divBdr>
            </w:div>
            <w:div w:id="1314721092">
              <w:marLeft w:val="0"/>
              <w:marRight w:val="0"/>
              <w:marTop w:val="0"/>
              <w:marBottom w:val="240"/>
              <w:divBdr>
                <w:top w:val="none" w:sz="0" w:space="0" w:color="auto"/>
                <w:left w:val="none" w:sz="0" w:space="0" w:color="auto"/>
                <w:bottom w:val="none" w:sz="0" w:space="0" w:color="auto"/>
                <w:right w:val="none" w:sz="0" w:space="0" w:color="auto"/>
              </w:divBdr>
            </w:div>
            <w:div w:id="9723664">
              <w:marLeft w:val="0"/>
              <w:marRight w:val="0"/>
              <w:marTop w:val="0"/>
              <w:marBottom w:val="240"/>
              <w:divBdr>
                <w:top w:val="none" w:sz="0" w:space="0" w:color="auto"/>
                <w:left w:val="none" w:sz="0" w:space="0" w:color="auto"/>
                <w:bottom w:val="none" w:sz="0" w:space="0" w:color="auto"/>
                <w:right w:val="none" w:sz="0" w:space="0" w:color="auto"/>
              </w:divBdr>
            </w:div>
            <w:div w:id="435448308">
              <w:marLeft w:val="0"/>
              <w:marRight w:val="0"/>
              <w:marTop w:val="0"/>
              <w:marBottom w:val="240"/>
              <w:divBdr>
                <w:top w:val="none" w:sz="0" w:space="0" w:color="auto"/>
                <w:left w:val="none" w:sz="0" w:space="0" w:color="auto"/>
                <w:bottom w:val="none" w:sz="0" w:space="0" w:color="auto"/>
                <w:right w:val="none" w:sz="0" w:space="0" w:color="auto"/>
              </w:divBdr>
            </w:div>
            <w:div w:id="1304038864">
              <w:marLeft w:val="0"/>
              <w:marRight w:val="0"/>
              <w:marTop w:val="0"/>
              <w:marBottom w:val="240"/>
              <w:divBdr>
                <w:top w:val="none" w:sz="0" w:space="0" w:color="auto"/>
                <w:left w:val="none" w:sz="0" w:space="0" w:color="auto"/>
                <w:bottom w:val="none" w:sz="0" w:space="0" w:color="auto"/>
                <w:right w:val="none" w:sz="0" w:space="0" w:color="auto"/>
              </w:divBdr>
            </w:div>
            <w:div w:id="1635720044">
              <w:marLeft w:val="0"/>
              <w:marRight w:val="0"/>
              <w:marTop w:val="0"/>
              <w:marBottom w:val="240"/>
              <w:divBdr>
                <w:top w:val="none" w:sz="0" w:space="0" w:color="auto"/>
                <w:left w:val="none" w:sz="0" w:space="0" w:color="auto"/>
                <w:bottom w:val="none" w:sz="0" w:space="0" w:color="auto"/>
                <w:right w:val="none" w:sz="0" w:space="0" w:color="auto"/>
              </w:divBdr>
            </w:div>
            <w:div w:id="341668839">
              <w:marLeft w:val="0"/>
              <w:marRight w:val="0"/>
              <w:marTop w:val="0"/>
              <w:marBottom w:val="240"/>
              <w:divBdr>
                <w:top w:val="none" w:sz="0" w:space="0" w:color="auto"/>
                <w:left w:val="none" w:sz="0" w:space="0" w:color="auto"/>
                <w:bottom w:val="none" w:sz="0" w:space="0" w:color="auto"/>
                <w:right w:val="none" w:sz="0" w:space="0" w:color="auto"/>
              </w:divBdr>
            </w:div>
            <w:div w:id="2114281080">
              <w:marLeft w:val="0"/>
              <w:marRight w:val="0"/>
              <w:marTop w:val="0"/>
              <w:marBottom w:val="240"/>
              <w:divBdr>
                <w:top w:val="none" w:sz="0" w:space="0" w:color="auto"/>
                <w:left w:val="none" w:sz="0" w:space="0" w:color="auto"/>
                <w:bottom w:val="none" w:sz="0" w:space="0" w:color="auto"/>
                <w:right w:val="none" w:sz="0" w:space="0" w:color="auto"/>
              </w:divBdr>
            </w:div>
            <w:div w:id="1090349626">
              <w:marLeft w:val="0"/>
              <w:marRight w:val="0"/>
              <w:marTop w:val="0"/>
              <w:marBottom w:val="240"/>
              <w:divBdr>
                <w:top w:val="none" w:sz="0" w:space="0" w:color="auto"/>
                <w:left w:val="none" w:sz="0" w:space="0" w:color="auto"/>
                <w:bottom w:val="none" w:sz="0" w:space="0" w:color="auto"/>
                <w:right w:val="none" w:sz="0" w:space="0" w:color="auto"/>
              </w:divBdr>
            </w:div>
            <w:div w:id="1715691455">
              <w:marLeft w:val="0"/>
              <w:marRight w:val="0"/>
              <w:marTop w:val="0"/>
              <w:marBottom w:val="240"/>
              <w:divBdr>
                <w:top w:val="none" w:sz="0" w:space="0" w:color="auto"/>
                <w:left w:val="none" w:sz="0" w:space="0" w:color="auto"/>
                <w:bottom w:val="none" w:sz="0" w:space="0" w:color="auto"/>
                <w:right w:val="none" w:sz="0" w:space="0" w:color="auto"/>
              </w:divBdr>
            </w:div>
            <w:div w:id="1491599508">
              <w:marLeft w:val="0"/>
              <w:marRight w:val="0"/>
              <w:marTop w:val="0"/>
              <w:marBottom w:val="240"/>
              <w:divBdr>
                <w:top w:val="none" w:sz="0" w:space="0" w:color="auto"/>
                <w:left w:val="none" w:sz="0" w:space="0" w:color="auto"/>
                <w:bottom w:val="none" w:sz="0" w:space="0" w:color="auto"/>
                <w:right w:val="none" w:sz="0" w:space="0" w:color="auto"/>
              </w:divBdr>
            </w:div>
            <w:div w:id="6155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852324">
      <w:bodyDiv w:val="1"/>
      <w:marLeft w:val="0"/>
      <w:marRight w:val="0"/>
      <w:marTop w:val="0"/>
      <w:marBottom w:val="0"/>
      <w:divBdr>
        <w:top w:val="none" w:sz="0" w:space="0" w:color="auto"/>
        <w:left w:val="none" w:sz="0" w:space="0" w:color="auto"/>
        <w:bottom w:val="none" w:sz="0" w:space="0" w:color="auto"/>
        <w:right w:val="none" w:sz="0" w:space="0" w:color="auto"/>
      </w:divBdr>
      <w:divsChild>
        <w:div w:id="1429037298">
          <w:marLeft w:val="0"/>
          <w:marRight w:val="0"/>
          <w:marTop w:val="0"/>
          <w:marBottom w:val="0"/>
          <w:divBdr>
            <w:top w:val="none" w:sz="0" w:space="0" w:color="auto"/>
            <w:left w:val="none" w:sz="0" w:space="0" w:color="auto"/>
            <w:bottom w:val="none" w:sz="0" w:space="0" w:color="auto"/>
            <w:right w:val="none" w:sz="0" w:space="0" w:color="auto"/>
          </w:divBdr>
        </w:div>
      </w:divsChild>
    </w:div>
    <w:div w:id="1293513247">
      <w:bodyDiv w:val="1"/>
      <w:marLeft w:val="0"/>
      <w:marRight w:val="0"/>
      <w:marTop w:val="0"/>
      <w:marBottom w:val="0"/>
      <w:divBdr>
        <w:top w:val="none" w:sz="0" w:space="0" w:color="auto"/>
        <w:left w:val="none" w:sz="0" w:space="0" w:color="auto"/>
        <w:bottom w:val="none" w:sz="0" w:space="0" w:color="auto"/>
        <w:right w:val="none" w:sz="0" w:space="0" w:color="auto"/>
      </w:divBdr>
      <w:divsChild>
        <w:div w:id="807404703">
          <w:marLeft w:val="0"/>
          <w:marRight w:val="0"/>
          <w:marTop w:val="0"/>
          <w:marBottom w:val="0"/>
          <w:divBdr>
            <w:top w:val="none" w:sz="0" w:space="0" w:color="auto"/>
            <w:left w:val="none" w:sz="0" w:space="0" w:color="auto"/>
            <w:bottom w:val="none" w:sz="0" w:space="0" w:color="auto"/>
            <w:right w:val="none" w:sz="0" w:space="0" w:color="auto"/>
          </w:divBdr>
          <w:divsChild>
            <w:div w:id="1840119911">
              <w:marLeft w:val="0"/>
              <w:marRight w:val="0"/>
              <w:marTop w:val="0"/>
              <w:marBottom w:val="0"/>
              <w:divBdr>
                <w:top w:val="none" w:sz="0" w:space="0" w:color="auto"/>
                <w:left w:val="none" w:sz="0" w:space="0" w:color="auto"/>
                <w:bottom w:val="none" w:sz="0" w:space="0" w:color="auto"/>
                <w:right w:val="none" w:sz="0" w:space="0" w:color="auto"/>
              </w:divBdr>
              <w:divsChild>
                <w:div w:id="247540368">
                  <w:marLeft w:val="600"/>
                  <w:marRight w:val="96"/>
                  <w:marTop w:val="0"/>
                  <w:marBottom w:val="0"/>
                  <w:divBdr>
                    <w:top w:val="none" w:sz="0" w:space="0" w:color="auto"/>
                    <w:left w:val="none" w:sz="0" w:space="0" w:color="auto"/>
                    <w:bottom w:val="none" w:sz="0" w:space="0" w:color="auto"/>
                    <w:right w:val="none" w:sz="0" w:space="0" w:color="auto"/>
                  </w:divBdr>
                </w:div>
              </w:divsChild>
            </w:div>
            <w:div w:id="976689067">
              <w:marLeft w:val="0"/>
              <w:marRight w:val="0"/>
              <w:marTop w:val="0"/>
              <w:marBottom w:val="0"/>
              <w:divBdr>
                <w:top w:val="none" w:sz="0" w:space="0" w:color="auto"/>
                <w:left w:val="none" w:sz="0" w:space="0" w:color="auto"/>
                <w:bottom w:val="none" w:sz="0" w:space="0" w:color="auto"/>
                <w:right w:val="none" w:sz="0" w:space="0" w:color="auto"/>
              </w:divBdr>
              <w:divsChild>
                <w:div w:id="2101415261">
                  <w:marLeft w:val="600"/>
                  <w:marRight w:val="96"/>
                  <w:marTop w:val="0"/>
                  <w:marBottom w:val="0"/>
                  <w:divBdr>
                    <w:top w:val="none" w:sz="0" w:space="0" w:color="auto"/>
                    <w:left w:val="none" w:sz="0" w:space="0" w:color="auto"/>
                    <w:bottom w:val="none" w:sz="0" w:space="0" w:color="auto"/>
                    <w:right w:val="none" w:sz="0" w:space="0" w:color="auto"/>
                  </w:divBdr>
                </w:div>
              </w:divsChild>
            </w:div>
            <w:div w:id="892159932">
              <w:marLeft w:val="0"/>
              <w:marRight w:val="0"/>
              <w:marTop w:val="0"/>
              <w:marBottom w:val="0"/>
              <w:divBdr>
                <w:top w:val="none" w:sz="0" w:space="0" w:color="auto"/>
                <w:left w:val="none" w:sz="0" w:space="0" w:color="auto"/>
                <w:bottom w:val="none" w:sz="0" w:space="0" w:color="auto"/>
                <w:right w:val="none" w:sz="0" w:space="0" w:color="auto"/>
              </w:divBdr>
              <w:divsChild>
                <w:div w:id="359819112">
                  <w:marLeft w:val="600"/>
                  <w:marRight w:val="96"/>
                  <w:marTop w:val="0"/>
                  <w:marBottom w:val="0"/>
                  <w:divBdr>
                    <w:top w:val="none" w:sz="0" w:space="0" w:color="auto"/>
                    <w:left w:val="none" w:sz="0" w:space="0" w:color="auto"/>
                    <w:bottom w:val="none" w:sz="0" w:space="0" w:color="auto"/>
                    <w:right w:val="none" w:sz="0" w:space="0" w:color="auto"/>
                  </w:divBdr>
                </w:div>
              </w:divsChild>
            </w:div>
            <w:div w:id="1220437175">
              <w:marLeft w:val="0"/>
              <w:marRight w:val="0"/>
              <w:marTop w:val="0"/>
              <w:marBottom w:val="0"/>
              <w:divBdr>
                <w:top w:val="none" w:sz="0" w:space="0" w:color="auto"/>
                <w:left w:val="none" w:sz="0" w:space="0" w:color="auto"/>
                <w:bottom w:val="none" w:sz="0" w:space="0" w:color="auto"/>
                <w:right w:val="none" w:sz="0" w:space="0" w:color="auto"/>
              </w:divBdr>
              <w:divsChild>
                <w:div w:id="349994061">
                  <w:marLeft w:val="600"/>
                  <w:marRight w:val="96"/>
                  <w:marTop w:val="0"/>
                  <w:marBottom w:val="0"/>
                  <w:divBdr>
                    <w:top w:val="none" w:sz="0" w:space="0" w:color="auto"/>
                    <w:left w:val="none" w:sz="0" w:space="0" w:color="auto"/>
                    <w:bottom w:val="none" w:sz="0" w:space="0" w:color="auto"/>
                    <w:right w:val="none" w:sz="0" w:space="0" w:color="auto"/>
                  </w:divBdr>
                </w:div>
              </w:divsChild>
            </w:div>
            <w:div w:id="1717581336">
              <w:marLeft w:val="0"/>
              <w:marRight w:val="0"/>
              <w:marTop w:val="0"/>
              <w:marBottom w:val="0"/>
              <w:divBdr>
                <w:top w:val="none" w:sz="0" w:space="0" w:color="auto"/>
                <w:left w:val="none" w:sz="0" w:space="0" w:color="auto"/>
                <w:bottom w:val="none" w:sz="0" w:space="0" w:color="auto"/>
                <w:right w:val="none" w:sz="0" w:space="0" w:color="auto"/>
              </w:divBdr>
              <w:divsChild>
                <w:div w:id="1401176658">
                  <w:marLeft w:val="600"/>
                  <w:marRight w:val="96"/>
                  <w:marTop w:val="0"/>
                  <w:marBottom w:val="0"/>
                  <w:divBdr>
                    <w:top w:val="none" w:sz="0" w:space="0" w:color="auto"/>
                    <w:left w:val="none" w:sz="0" w:space="0" w:color="auto"/>
                    <w:bottom w:val="none" w:sz="0" w:space="0" w:color="auto"/>
                    <w:right w:val="none" w:sz="0" w:space="0" w:color="auto"/>
                  </w:divBdr>
                </w:div>
              </w:divsChild>
            </w:div>
            <w:div w:id="1823809653">
              <w:marLeft w:val="0"/>
              <w:marRight w:val="0"/>
              <w:marTop w:val="0"/>
              <w:marBottom w:val="0"/>
              <w:divBdr>
                <w:top w:val="none" w:sz="0" w:space="0" w:color="auto"/>
                <w:left w:val="none" w:sz="0" w:space="0" w:color="auto"/>
                <w:bottom w:val="none" w:sz="0" w:space="0" w:color="auto"/>
                <w:right w:val="none" w:sz="0" w:space="0" w:color="auto"/>
              </w:divBdr>
              <w:divsChild>
                <w:div w:id="1626498982">
                  <w:marLeft w:val="600"/>
                  <w:marRight w:val="96"/>
                  <w:marTop w:val="0"/>
                  <w:marBottom w:val="0"/>
                  <w:divBdr>
                    <w:top w:val="none" w:sz="0" w:space="0" w:color="auto"/>
                    <w:left w:val="none" w:sz="0" w:space="0" w:color="auto"/>
                    <w:bottom w:val="none" w:sz="0" w:space="0" w:color="auto"/>
                    <w:right w:val="none" w:sz="0" w:space="0" w:color="auto"/>
                  </w:divBdr>
                </w:div>
              </w:divsChild>
            </w:div>
            <w:div w:id="932672">
              <w:marLeft w:val="0"/>
              <w:marRight w:val="0"/>
              <w:marTop w:val="0"/>
              <w:marBottom w:val="0"/>
              <w:divBdr>
                <w:top w:val="none" w:sz="0" w:space="0" w:color="auto"/>
                <w:left w:val="none" w:sz="0" w:space="0" w:color="auto"/>
                <w:bottom w:val="none" w:sz="0" w:space="0" w:color="auto"/>
                <w:right w:val="none" w:sz="0" w:space="0" w:color="auto"/>
              </w:divBdr>
              <w:divsChild>
                <w:div w:id="1066074806">
                  <w:marLeft w:val="600"/>
                  <w:marRight w:val="96"/>
                  <w:marTop w:val="0"/>
                  <w:marBottom w:val="0"/>
                  <w:divBdr>
                    <w:top w:val="none" w:sz="0" w:space="0" w:color="auto"/>
                    <w:left w:val="none" w:sz="0" w:space="0" w:color="auto"/>
                    <w:bottom w:val="none" w:sz="0" w:space="0" w:color="auto"/>
                    <w:right w:val="none" w:sz="0" w:space="0" w:color="auto"/>
                  </w:divBdr>
                </w:div>
              </w:divsChild>
            </w:div>
            <w:div w:id="982928286">
              <w:marLeft w:val="0"/>
              <w:marRight w:val="0"/>
              <w:marTop w:val="0"/>
              <w:marBottom w:val="0"/>
              <w:divBdr>
                <w:top w:val="none" w:sz="0" w:space="0" w:color="auto"/>
                <w:left w:val="none" w:sz="0" w:space="0" w:color="auto"/>
                <w:bottom w:val="none" w:sz="0" w:space="0" w:color="auto"/>
                <w:right w:val="none" w:sz="0" w:space="0" w:color="auto"/>
              </w:divBdr>
              <w:divsChild>
                <w:div w:id="833029118">
                  <w:marLeft w:val="600"/>
                  <w:marRight w:val="96"/>
                  <w:marTop w:val="0"/>
                  <w:marBottom w:val="0"/>
                  <w:divBdr>
                    <w:top w:val="none" w:sz="0" w:space="0" w:color="auto"/>
                    <w:left w:val="none" w:sz="0" w:space="0" w:color="auto"/>
                    <w:bottom w:val="none" w:sz="0" w:space="0" w:color="auto"/>
                    <w:right w:val="none" w:sz="0" w:space="0" w:color="auto"/>
                  </w:divBdr>
                </w:div>
              </w:divsChild>
            </w:div>
            <w:div w:id="367991189">
              <w:marLeft w:val="0"/>
              <w:marRight w:val="0"/>
              <w:marTop w:val="0"/>
              <w:marBottom w:val="0"/>
              <w:divBdr>
                <w:top w:val="none" w:sz="0" w:space="0" w:color="auto"/>
                <w:left w:val="none" w:sz="0" w:space="0" w:color="auto"/>
                <w:bottom w:val="none" w:sz="0" w:space="0" w:color="auto"/>
                <w:right w:val="none" w:sz="0" w:space="0" w:color="auto"/>
              </w:divBdr>
              <w:divsChild>
                <w:div w:id="486360857">
                  <w:marLeft w:val="600"/>
                  <w:marRight w:val="96"/>
                  <w:marTop w:val="0"/>
                  <w:marBottom w:val="0"/>
                  <w:divBdr>
                    <w:top w:val="none" w:sz="0" w:space="0" w:color="auto"/>
                    <w:left w:val="none" w:sz="0" w:space="0" w:color="auto"/>
                    <w:bottom w:val="none" w:sz="0" w:space="0" w:color="auto"/>
                    <w:right w:val="none" w:sz="0" w:space="0" w:color="auto"/>
                  </w:divBdr>
                </w:div>
              </w:divsChild>
            </w:div>
            <w:div w:id="979000168">
              <w:marLeft w:val="0"/>
              <w:marRight w:val="0"/>
              <w:marTop w:val="0"/>
              <w:marBottom w:val="0"/>
              <w:divBdr>
                <w:top w:val="none" w:sz="0" w:space="0" w:color="auto"/>
                <w:left w:val="none" w:sz="0" w:space="0" w:color="auto"/>
                <w:bottom w:val="none" w:sz="0" w:space="0" w:color="auto"/>
                <w:right w:val="none" w:sz="0" w:space="0" w:color="auto"/>
              </w:divBdr>
              <w:divsChild>
                <w:div w:id="2065638244">
                  <w:marLeft w:val="600"/>
                  <w:marRight w:val="96"/>
                  <w:marTop w:val="0"/>
                  <w:marBottom w:val="0"/>
                  <w:divBdr>
                    <w:top w:val="none" w:sz="0" w:space="0" w:color="auto"/>
                    <w:left w:val="none" w:sz="0" w:space="0" w:color="auto"/>
                    <w:bottom w:val="none" w:sz="0" w:space="0" w:color="auto"/>
                    <w:right w:val="none" w:sz="0" w:space="0" w:color="auto"/>
                  </w:divBdr>
                </w:div>
              </w:divsChild>
            </w:div>
            <w:div w:id="1075083576">
              <w:marLeft w:val="0"/>
              <w:marRight w:val="0"/>
              <w:marTop w:val="0"/>
              <w:marBottom w:val="0"/>
              <w:divBdr>
                <w:top w:val="none" w:sz="0" w:space="0" w:color="auto"/>
                <w:left w:val="none" w:sz="0" w:space="0" w:color="auto"/>
                <w:bottom w:val="none" w:sz="0" w:space="0" w:color="auto"/>
                <w:right w:val="none" w:sz="0" w:space="0" w:color="auto"/>
              </w:divBdr>
              <w:divsChild>
                <w:div w:id="946429667">
                  <w:marLeft w:val="600"/>
                  <w:marRight w:val="96"/>
                  <w:marTop w:val="0"/>
                  <w:marBottom w:val="0"/>
                  <w:divBdr>
                    <w:top w:val="none" w:sz="0" w:space="0" w:color="auto"/>
                    <w:left w:val="none" w:sz="0" w:space="0" w:color="auto"/>
                    <w:bottom w:val="none" w:sz="0" w:space="0" w:color="auto"/>
                    <w:right w:val="none" w:sz="0" w:space="0" w:color="auto"/>
                  </w:divBdr>
                </w:div>
              </w:divsChild>
            </w:div>
            <w:div w:id="1908833635">
              <w:marLeft w:val="0"/>
              <w:marRight w:val="0"/>
              <w:marTop w:val="0"/>
              <w:marBottom w:val="0"/>
              <w:divBdr>
                <w:top w:val="none" w:sz="0" w:space="0" w:color="auto"/>
                <w:left w:val="none" w:sz="0" w:space="0" w:color="auto"/>
                <w:bottom w:val="none" w:sz="0" w:space="0" w:color="auto"/>
                <w:right w:val="none" w:sz="0" w:space="0" w:color="auto"/>
              </w:divBdr>
              <w:divsChild>
                <w:div w:id="164367384">
                  <w:marLeft w:val="600"/>
                  <w:marRight w:val="96"/>
                  <w:marTop w:val="0"/>
                  <w:marBottom w:val="0"/>
                  <w:divBdr>
                    <w:top w:val="none" w:sz="0" w:space="0" w:color="auto"/>
                    <w:left w:val="none" w:sz="0" w:space="0" w:color="auto"/>
                    <w:bottom w:val="none" w:sz="0" w:space="0" w:color="auto"/>
                    <w:right w:val="none" w:sz="0" w:space="0" w:color="auto"/>
                  </w:divBdr>
                </w:div>
              </w:divsChild>
            </w:div>
            <w:div w:id="1781491551">
              <w:marLeft w:val="0"/>
              <w:marRight w:val="0"/>
              <w:marTop w:val="0"/>
              <w:marBottom w:val="0"/>
              <w:divBdr>
                <w:top w:val="none" w:sz="0" w:space="0" w:color="auto"/>
                <w:left w:val="none" w:sz="0" w:space="0" w:color="auto"/>
                <w:bottom w:val="none" w:sz="0" w:space="0" w:color="auto"/>
                <w:right w:val="none" w:sz="0" w:space="0" w:color="auto"/>
              </w:divBdr>
              <w:divsChild>
                <w:div w:id="1698698611">
                  <w:marLeft w:val="600"/>
                  <w:marRight w:val="96"/>
                  <w:marTop w:val="0"/>
                  <w:marBottom w:val="0"/>
                  <w:divBdr>
                    <w:top w:val="none" w:sz="0" w:space="0" w:color="auto"/>
                    <w:left w:val="none" w:sz="0" w:space="0" w:color="auto"/>
                    <w:bottom w:val="none" w:sz="0" w:space="0" w:color="auto"/>
                    <w:right w:val="none" w:sz="0" w:space="0" w:color="auto"/>
                  </w:divBdr>
                </w:div>
              </w:divsChild>
            </w:div>
            <w:div w:id="732437118">
              <w:marLeft w:val="0"/>
              <w:marRight w:val="0"/>
              <w:marTop w:val="0"/>
              <w:marBottom w:val="0"/>
              <w:divBdr>
                <w:top w:val="none" w:sz="0" w:space="0" w:color="auto"/>
                <w:left w:val="none" w:sz="0" w:space="0" w:color="auto"/>
                <w:bottom w:val="none" w:sz="0" w:space="0" w:color="auto"/>
                <w:right w:val="none" w:sz="0" w:space="0" w:color="auto"/>
              </w:divBdr>
              <w:divsChild>
                <w:div w:id="1145010032">
                  <w:marLeft w:val="600"/>
                  <w:marRight w:val="96"/>
                  <w:marTop w:val="0"/>
                  <w:marBottom w:val="0"/>
                  <w:divBdr>
                    <w:top w:val="none" w:sz="0" w:space="0" w:color="auto"/>
                    <w:left w:val="none" w:sz="0" w:space="0" w:color="auto"/>
                    <w:bottom w:val="none" w:sz="0" w:space="0" w:color="auto"/>
                    <w:right w:val="none" w:sz="0" w:space="0" w:color="auto"/>
                  </w:divBdr>
                </w:div>
              </w:divsChild>
            </w:div>
            <w:div w:id="896627020">
              <w:marLeft w:val="0"/>
              <w:marRight w:val="0"/>
              <w:marTop w:val="0"/>
              <w:marBottom w:val="0"/>
              <w:divBdr>
                <w:top w:val="none" w:sz="0" w:space="0" w:color="auto"/>
                <w:left w:val="none" w:sz="0" w:space="0" w:color="auto"/>
                <w:bottom w:val="none" w:sz="0" w:space="0" w:color="auto"/>
                <w:right w:val="none" w:sz="0" w:space="0" w:color="auto"/>
              </w:divBdr>
              <w:divsChild>
                <w:div w:id="1414201849">
                  <w:marLeft w:val="600"/>
                  <w:marRight w:val="96"/>
                  <w:marTop w:val="0"/>
                  <w:marBottom w:val="0"/>
                  <w:divBdr>
                    <w:top w:val="none" w:sz="0" w:space="0" w:color="auto"/>
                    <w:left w:val="none" w:sz="0" w:space="0" w:color="auto"/>
                    <w:bottom w:val="none" w:sz="0" w:space="0" w:color="auto"/>
                    <w:right w:val="none" w:sz="0" w:space="0" w:color="auto"/>
                  </w:divBdr>
                </w:div>
              </w:divsChild>
            </w:div>
            <w:div w:id="596443935">
              <w:marLeft w:val="0"/>
              <w:marRight w:val="0"/>
              <w:marTop w:val="0"/>
              <w:marBottom w:val="0"/>
              <w:divBdr>
                <w:top w:val="none" w:sz="0" w:space="0" w:color="auto"/>
                <w:left w:val="none" w:sz="0" w:space="0" w:color="auto"/>
                <w:bottom w:val="none" w:sz="0" w:space="0" w:color="auto"/>
                <w:right w:val="none" w:sz="0" w:space="0" w:color="auto"/>
              </w:divBdr>
              <w:divsChild>
                <w:div w:id="744228068">
                  <w:marLeft w:val="600"/>
                  <w:marRight w:val="96"/>
                  <w:marTop w:val="0"/>
                  <w:marBottom w:val="0"/>
                  <w:divBdr>
                    <w:top w:val="none" w:sz="0" w:space="0" w:color="auto"/>
                    <w:left w:val="none" w:sz="0" w:space="0" w:color="auto"/>
                    <w:bottom w:val="none" w:sz="0" w:space="0" w:color="auto"/>
                    <w:right w:val="none" w:sz="0" w:space="0" w:color="auto"/>
                  </w:divBdr>
                </w:div>
              </w:divsChild>
            </w:div>
            <w:div w:id="341250581">
              <w:marLeft w:val="0"/>
              <w:marRight w:val="0"/>
              <w:marTop w:val="0"/>
              <w:marBottom w:val="0"/>
              <w:divBdr>
                <w:top w:val="none" w:sz="0" w:space="0" w:color="auto"/>
                <w:left w:val="none" w:sz="0" w:space="0" w:color="auto"/>
                <w:bottom w:val="none" w:sz="0" w:space="0" w:color="auto"/>
                <w:right w:val="none" w:sz="0" w:space="0" w:color="auto"/>
              </w:divBdr>
              <w:divsChild>
                <w:div w:id="1184321625">
                  <w:marLeft w:val="600"/>
                  <w:marRight w:val="96"/>
                  <w:marTop w:val="0"/>
                  <w:marBottom w:val="0"/>
                  <w:divBdr>
                    <w:top w:val="none" w:sz="0" w:space="0" w:color="auto"/>
                    <w:left w:val="none" w:sz="0" w:space="0" w:color="auto"/>
                    <w:bottom w:val="none" w:sz="0" w:space="0" w:color="auto"/>
                    <w:right w:val="none" w:sz="0" w:space="0" w:color="auto"/>
                  </w:divBdr>
                </w:div>
              </w:divsChild>
            </w:div>
            <w:div w:id="1961103829">
              <w:marLeft w:val="0"/>
              <w:marRight w:val="0"/>
              <w:marTop w:val="0"/>
              <w:marBottom w:val="0"/>
              <w:divBdr>
                <w:top w:val="none" w:sz="0" w:space="0" w:color="auto"/>
                <w:left w:val="none" w:sz="0" w:space="0" w:color="auto"/>
                <w:bottom w:val="none" w:sz="0" w:space="0" w:color="auto"/>
                <w:right w:val="none" w:sz="0" w:space="0" w:color="auto"/>
              </w:divBdr>
              <w:divsChild>
                <w:div w:id="927155228">
                  <w:marLeft w:val="600"/>
                  <w:marRight w:val="96"/>
                  <w:marTop w:val="0"/>
                  <w:marBottom w:val="0"/>
                  <w:divBdr>
                    <w:top w:val="none" w:sz="0" w:space="0" w:color="auto"/>
                    <w:left w:val="none" w:sz="0" w:space="0" w:color="auto"/>
                    <w:bottom w:val="none" w:sz="0" w:space="0" w:color="auto"/>
                    <w:right w:val="none" w:sz="0" w:space="0" w:color="auto"/>
                  </w:divBdr>
                </w:div>
              </w:divsChild>
            </w:div>
            <w:div w:id="1137263662">
              <w:marLeft w:val="0"/>
              <w:marRight w:val="0"/>
              <w:marTop w:val="0"/>
              <w:marBottom w:val="0"/>
              <w:divBdr>
                <w:top w:val="none" w:sz="0" w:space="0" w:color="auto"/>
                <w:left w:val="none" w:sz="0" w:space="0" w:color="auto"/>
                <w:bottom w:val="none" w:sz="0" w:space="0" w:color="auto"/>
                <w:right w:val="none" w:sz="0" w:space="0" w:color="auto"/>
              </w:divBdr>
              <w:divsChild>
                <w:div w:id="401175485">
                  <w:marLeft w:val="600"/>
                  <w:marRight w:val="96"/>
                  <w:marTop w:val="0"/>
                  <w:marBottom w:val="0"/>
                  <w:divBdr>
                    <w:top w:val="none" w:sz="0" w:space="0" w:color="auto"/>
                    <w:left w:val="none" w:sz="0" w:space="0" w:color="auto"/>
                    <w:bottom w:val="none" w:sz="0" w:space="0" w:color="auto"/>
                    <w:right w:val="none" w:sz="0" w:space="0" w:color="auto"/>
                  </w:divBdr>
                </w:div>
              </w:divsChild>
            </w:div>
            <w:div w:id="173620441">
              <w:marLeft w:val="0"/>
              <w:marRight w:val="0"/>
              <w:marTop w:val="0"/>
              <w:marBottom w:val="0"/>
              <w:divBdr>
                <w:top w:val="none" w:sz="0" w:space="0" w:color="auto"/>
                <w:left w:val="none" w:sz="0" w:space="0" w:color="auto"/>
                <w:bottom w:val="none" w:sz="0" w:space="0" w:color="auto"/>
                <w:right w:val="none" w:sz="0" w:space="0" w:color="auto"/>
              </w:divBdr>
              <w:divsChild>
                <w:div w:id="1156533417">
                  <w:marLeft w:val="600"/>
                  <w:marRight w:val="96"/>
                  <w:marTop w:val="0"/>
                  <w:marBottom w:val="0"/>
                  <w:divBdr>
                    <w:top w:val="none" w:sz="0" w:space="0" w:color="auto"/>
                    <w:left w:val="none" w:sz="0" w:space="0" w:color="auto"/>
                    <w:bottom w:val="none" w:sz="0" w:space="0" w:color="auto"/>
                    <w:right w:val="none" w:sz="0" w:space="0" w:color="auto"/>
                  </w:divBdr>
                </w:div>
              </w:divsChild>
            </w:div>
            <w:div w:id="88697511">
              <w:marLeft w:val="0"/>
              <w:marRight w:val="0"/>
              <w:marTop w:val="0"/>
              <w:marBottom w:val="0"/>
              <w:divBdr>
                <w:top w:val="none" w:sz="0" w:space="0" w:color="auto"/>
                <w:left w:val="none" w:sz="0" w:space="0" w:color="auto"/>
                <w:bottom w:val="none" w:sz="0" w:space="0" w:color="auto"/>
                <w:right w:val="none" w:sz="0" w:space="0" w:color="auto"/>
              </w:divBdr>
              <w:divsChild>
                <w:div w:id="1502499916">
                  <w:marLeft w:val="600"/>
                  <w:marRight w:val="96"/>
                  <w:marTop w:val="0"/>
                  <w:marBottom w:val="0"/>
                  <w:divBdr>
                    <w:top w:val="none" w:sz="0" w:space="0" w:color="auto"/>
                    <w:left w:val="none" w:sz="0" w:space="0" w:color="auto"/>
                    <w:bottom w:val="none" w:sz="0" w:space="0" w:color="auto"/>
                    <w:right w:val="none" w:sz="0" w:space="0" w:color="auto"/>
                  </w:divBdr>
                </w:div>
              </w:divsChild>
            </w:div>
            <w:div w:id="2105492984">
              <w:marLeft w:val="0"/>
              <w:marRight w:val="0"/>
              <w:marTop w:val="0"/>
              <w:marBottom w:val="0"/>
              <w:divBdr>
                <w:top w:val="none" w:sz="0" w:space="0" w:color="auto"/>
                <w:left w:val="none" w:sz="0" w:space="0" w:color="auto"/>
                <w:bottom w:val="none" w:sz="0" w:space="0" w:color="auto"/>
                <w:right w:val="none" w:sz="0" w:space="0" w:color="auto"/>
              </w:divBdr>
              <w:divsChild>
                <w:div w:id="750741027">
                  <w:marLeft w:val="600"/>
                  <w:marRight w:val="96"/>
                  <w:marTop w:val="0"/>
                  <w:marBottom w:val="0"/>
                  <w:divBdr>
                    <w:top w:val="none" w:sz="0" w:space="0" w:color="auto"/>
                    <w:left w:val="none" w:sz="0" w:space="0" w:color="auto"/>
                    <w:bottom w:val="none" w:sz="0" w:space="0" w:color="auto"/>
                    <w:right w:val="none" w:sz="0" w:space="0" w:color="auto"/>
                  </w:divBdr>
                </w:div>
              </w:divsChild>
            </w:div>
            <w:div w:id="1956666492">
              <w:marLeft w:val="0"/>
              <w:marRight w:val="0"/>
              <w:marTop w:val="0"/>
              <w:marBottom w:val="0"/>
              <w:divBdr>
                <w:top w:val="none" w:sz="0" w:space="0" w:color="auto"/>
                <w:left w:val="none" w:sz="0" w:space="0" w:color="auto"/>
                <w:bottom w:val="none" w:sz="0" w:space="0" w:color="auto"/>
                <w:right w:val="none" w:sz="0" w:space="0" w:color="auto"/>
              </w:divBdr>
              <w:divsChild>
                <w:div w:id="1397783360">
                  <w:marLeft w:val="600"/>
                  <w:marRight w:val="96"/>
                  <w:marTop w:val="0"/>
                  <w:marBottom w:val="0"/>
                  <w:divBdr>
                    <w:top w:val="none" w:sz="0" w:space="0" w:color="auto"/>
                    <w:left w:val="none" w:sz="0" w:space="0" w:color="auto"/>
                    <w:bottom w:val="none" w:sz="0" w:space="0" w:color="auto"/>
                    <w:right w:val="none" w:sz="0" w:space="0" w:color="auto"/>
                  </w:divBdr>
                </w:div>
              </w:divsChild>
            </w:div>
            <w:div w:id="284427539">
              <w:marLeft w:val="0"/>
              <w:marRight w:val="0"/>
              <w:marTop w:val="0"/>
              <w:marBottom w:val="0"/>
              <w:divBdr>
                <w:top w:val="none" w:sz="0" w:space="0" w:color="auto"/>
                <w:left w:val="none" w:sz="0" w:space="0" w:color="auto"/>
                <w:bottom w:val="none" w:sz="0" w:space="0" w:color="auto"/>
                <w:right w:val="none" w:sz="0" w:space="0" w:color="auto"/>
              </w:divBdr>
              <w:divsChild>
                <w:div w:id="809711930">
                  <w:marLeft w:val="600"/>
                  <w:marRight w:val="96"/>
                  <w:marTop w:val="0"/>
                  <w:marBottom w:val="0"/>
                  <w:divBdr>
                    <w:top w:val="none" w:sz="0" w:space="0" w:color="auto"/>
                    <w:left w:val="none" w:sz="0" w:space="0" w:color="auto"/>
                    <w:bottom w:val="none" w:sz="0" w:space="0" w:color="auto"/>
                    <w:right w:val="none" w:sz="0" w:space="0" w:color="auto"/>
                  </w:divBdr>
                </w:div>
              </w:divsChild>
            </w:div>
            <w:div w:id="29688848">
              <w:marLeft w:val="0"/>
              <w:marRight w:val="0"/>
              <w:marTop w:val="0"/>
              <w:marBottom w:val="0"/>
              <w:divBdr>
                <w:top w:val="none" w:sz="0" w:space="0" w:color="auto"/>
                <w:left w:val="none" w:sz="0" w:space="0" w:color="auto"/>
                <w:bottom w:val="none" w:sz="0" w:space="0" w:color="auto"/>
                <w:right w:val="none" w:sz="0" w:space="0" w:color="auto"/>
              </w:divBdr>
              <w:divsChild>
                <w:div w:id="823280268">
                  <w:marLeft w:val="600"/>
                  <w:marRight w:val="96"/>
                  <w:marTop w:val="0"/>
                  <w:marBottom w:val="0"/>
                  <w:divBdr>
                    <w:top w:val="none" w:sz="0" w:space="0" w:color="auto"/>
                    <w:left w:val="none" w:sz="0" w:space="0" w:color="auto"/>
                    <w:bottom w:val="none" w:sz="0" w:space="0" w:color="auto"/>
                    <w:right w:val="none" w:sz="0" w:space="0" w:color="auto"/>
                  </w:divBdr>
                </w:div>
              </w:divsChild>
            </w:div>
            <w:div w:id="743380358">
              <w:marLeft w:val="0"/>
              <w:marRight w:val="0"/>
              <w:marTop w:val="0"/>
              <w:marBottom w:val="0"/>
              <w:divBdr>
                <w:top w:val="none" w:sz="0" w:space="0" w:color="auto"/>
                <w:left w:val="none" w:sz="0" w:space="0" w:color="auto"/>
                <w:bottom w:val="none" w:sz="0" w:space="0" w:color="auto"/>
                <w:right w:val="none" w:sz="0" w:space="0" w:color="auto"/>
              </w:divBdr>
              <w:divsChild>
                <w:div w:id="1752042321">
                  <w:marLeft w:val="600"/>
                  <w:marRight w:val="96"/>
                  <w:marTop w:val="0"/>
                  <w:marBottom w:val="0"/>
                  <w:divBdr>
                    <w:top w:val="none" w:sz="0" w:space="0" w:color="auto"/>
                    <w:left w:val="none" w:sz="0" w:space="0" w:color="auto"/>
                    <w:bottom w:val="none" w:sz="0" w:space="0" w:color="auto"/>
                    <w:right w:val="none" w:sz="0" w:space="0" w:color="auto"/>
                  </w:divBdr>
                </w:div>
              </w:divsChild>
            </w:div>
            <w:div w:id="885340609">
              <w:marLeft w:val="0"/>
              <w:marRight w:val="0"/>
              <w:marTop w:val="0"/>
              <w:marBottom w:val="0"/>
              <w:divBdr>
                <w:top w:val="none" w:sz="0" w:space="0" w:color="auto"/>
                <w:left w:val="none" w:sz="0" w:space="0" w:color="auto"/>
                <w:bottom w:val="none" w:sz="0" w:space="0" w:color="auto"/>
                <w:right w:val="none" w:sz="0" w:space="0" w:color="auto"/>
              </w:divBdr>
              <w:divsChild>
                <w:div w:id="1320844168">
                  <w:marLeft w:val="600"/>
                  <w:marRight w:val="96"/>
                  <w:marTop w:val="0"/>
                  <w:marBottom w:val="0"/>
                  <w:divBdr>
                    <w:top w:val="none" w:sz="0" w:space="0" w:color="auto"/>
                    <w:left w:val="none" w:sz="0" w:space="0" w:color="auto"/>
                    <w:bottom w:val="none" w:sz="0" w:space="0" w:color="auto"/>
                    <w:right w:val="none" w:sz="0" w:space="0" w:color="auto"/>
                  </w:divBdr>
                </w:div>
              </w:divsChild>
            </w:div>
            <w:div w:id="1842815046">
              <w:marLeft w:val="0"/>
              <w:marRight w:val="0"/>
              <w:marTop w:val="0"/>
              <w:marBottom w:val="0"/>
              <w:divBdr>
                <w:top w:val="none" w:sz="0" w:space="0" w:color="auto"/>
                <w:left w:val="none" w:sz="0" w:space="0" w:color="auto"/>
                <w:bottom w:val="none" w:sz="0" w:space="0" w:color="auto"/>
                <w:right w:val="none" w:sz="0" w:space="0" w:color="auto"/>
              </w:divBdr>
              <w:divsChild>
                <w:div w:id="1218054748">
                  <w:marLeft w:val="600"/>
                  <w:marRight w:val="96"/>
                  <w:marTop w:val="0"/>
                  <w:marBottom w:val="0"/>
                  <w:divBdr>
                    <w:top w:val="none" w:sz="0" w:space="0" w:color="auto"/>
                    <w:left w:val="none" w:sz="0" w:space="0" w:color="auto"/>
                    <w:bottom w:val="none" w:sz="0" w:space="0" w:color="auto"/>
                    <w:right w:val="none" w:sz="0" w:space="0" w:color="auto"/>
                  </w:divBdr>
                </w:div>
              </w:divsChild>
            </w:div>
            <w:div w:id="1751194376">
              <w:marLeft w:val="0"/>
              <w:marRight w:val="0"/>
              <w:marTop w:val="0"/>
              <w:marBottom w:val="0"/>
              <w:divBdr>
                <w:top w:val="none" w:sz="0" w:space="0" w:color="auto"/>
                <w:left w:val="none" w:sz="0" w:space="0" w:color="auto"/>
                <w:bottom w:val="none" w:sz="0" w:space="0" w:color="auto"/>
                <w:right w:val="none" w:sz="0" w:space="0" w:color="auto"/>
              </w:divBdr>
              <w:divsChild>
                <w:div w:id="799231084">
                  <w:marLeft w:val="600"/>
                  <w:marRight w:val="96"/>
                  <w:marTop w:val="0"/>
                  <w:marBottom w:val="0"/>
                  <w:divBdr>
                    <w:top w:val="none" w:sz="0" w:space="0" w:color="auto"/>
                    <w:left w:val="none" w:sz="0" w:space="0" w:color="auto"/>
                    <w:bottom w:val="none" w:sz="0" w:space="0" w:color="auto"/>
                    <w:right w:val="none" w:sz="0" w:space="0" w:color="auto"/>
                  </w:divBdr>
                </w:div>
              </w:divsChild>
            </w:div>
            <w:div w:id="915478419">
              <w:marLeft w:val="0"/>
              <w:marRight w:val="0"/>
              <w:marTop w:val="0"/>
              <w:marBottom w:val="0"/>
              <w:divBdr>
                <w:top w:val="none" w:sz="0" w:space="0" w:color="auto"/>
                <w:left w:val="none" w:sz="0" w:space="0" w:color="auto"/>
                <w:bottom w:val="none" w:sz="0" w:space="0" w:color="auto"/>
                <w:right w:val="none" w:sz="0" w:space="0" w:color="auto"/>
              </w:divBdr>
              <w:divsChild>
                <w:div w:id="567151218">
                  <w:marLeft w:val="600"/>
                  <w:marRight w:val="96"/>
                  <w:marTop w:val="0"/>
                  <w:marBottom w:val="0"/>
                  <w:divBdr>
                    <w:top w:val="none" w:sz="0" w:space="0" w:color="auto"/>
                    <w:left w:val="none" w:sz="0" w:space="0" w:color="auto"/>
                    <w:bottom w:val="none" w:sz="0" w:space="0" w:color="auto"/>
                    <w:right w:val="none" w:sz="0" w:space="0" w:color="auto"/>
                  </w:divBdr>
                </w:div>
              </w:divsChild>
            </w:div>
            <w:div w:id="769006284">
              <w:marLeft w:val="0"/>
              <w:marRight w:val="0"/>
              <w:marTop w:val="0"/>
              <w:marBottom w:val="0"/>
              <w:divBdr>
                <w:top w:val="none" w:sz="0" w:space="0" w:color="auto"/>
                <w:left w:val="none" w:sz="0" w:space="0" w:color="auto"/>
                <w:bottom w:val="none" w:sz="0" w:space="0" w:color="auto"/>
                <w:right w:val="none" w:sz="0" w:space="0" w:color="auto"/>
              </w:divBdr>
              <w:divsChild>
                <w:div w:id="1659768420">
                  <w:marLeft w:val="600"/>
                  <w:marRight w:val="96"/>
                  <w:marTop w:val="0"/>
                  <w:marBottom w:val="0"/>
                  <w:divBdr>
                    <w:top w:val="none" w:sz="0" w:space="0" w:color="auto"/>
                    <w:left w:val="none" w:sz="0" w:space="0" w:color="auto"/>
                    <w:bottom w:val="none" w:sz="0" w:space="0" w:color="auto"/>
                    <w:right w:val="none" w:sz="0" w:space="0" w:color="auto"/>
                  </w:divBdr>
                </w:div>
              </w:divsChild>
            </w:div>
            <w:div w:id="371617317">
              <w:marLeft w:val="0"/>
              <w:marRight w:val="0"/>
              <w:marTop w:val="0"/>
              <w:marBottom w:val="0"/>
              <w:divBdr>
                <w:top w:val="none" w:sz="0" w:space="0" w:color="auto"/>
                <w:left w:val="none" w:sz="0" w:space="0" w:color="auto"/>
                <w:bottom w:val="none" w:sz="0" w:space="0" w:color="auto"/>
                <w:right w:val="none" w:sz="0" w:space="0" w:color="auto"/>
              </w:divBdr>
              <w:divsChild>
                <w:div w:id="185868684">
                  <w:marLeft w:val="600"/>
                  <w:marRight w:val="96"/>
                  <w:marTop w:val="0"/>
                  <w:marBottom w:val="0"/>
                  <w:divBdr>
                    <w:top w:val="none" w:sz="0" w:space="0" w:color="auto"/>
                    <w:left w:val="none" w:sz="0" w:space="0" w:color="auto"/>
                    <w:bottom w:val="none" w:sz="0" w:space="0" w:color="auto"/>
                    <w:right w:val="none" w:sz="0" w:space="0" w:color="auto"/>
                  </w:divBdr>
                </w:div>
              </w:divsChild>
            </w:div>
            <w:div w:id="1730030070">
              <w:marLeft w:val="0"/>
              <w:marRight w:val="0"/>
              <w:marTop w:val="0"/>
              <w:marBottom w:val="0"/>
              <w:divBdr>
                <w:top w:val="none" w:sz="0" w:space="0" w:color="auto"/>
                <w:left w:val="none" w:sz="0" w:space="0" w:color="auto"/>
                <w:bottom w:val="none" w:sz="0" w:space="0" w:color="auto"/>
                <w:right w:val="none" w:sz="0" w:space="0" w:color="auto"/>
              </w:divBdr>
              <w:divsChild>
                <w:div w:id="751512955">
                  <w:marLeft w:val="600"/>
                  <w:marRight w:val="96"/>
                  <w:marTop w:val="0"/>
                  <w:marBottom w:val="0"/>
                  <w:divBdr>
                    <w:top w:val="none" w:sz="0" w:space="0" w:color="auto"/>
                    <w:left w:val="none" w:sz="0" w:space="0" w:color="auto"/>
                    <w:bottom w:val="none" w:sz="0" w:space="0" w:color="auto"/>
                    <w:right w:val="none" w:sz="0" w:space="0" w:color="auto"/>
                  </w:divBdr>
                </w:div>
              </w:divsChild>
            </w:div>
            <w:div w:id="943924884">
              <w:marLeft w:val="0"/>
              <w:marRight w:val="0"/>
              <w:marTop w:val="0"/>
              <w:marBottom w:val="0"/>
              <w:divBdr>
                <w:top w:val="none" w:sz="0" w:space="0" w:color="auto"/>
                <w:left w:val="none" w:sz="0" w:space="0" w:color="auto"/>
                <w:bottom w:val="none" w:sz="0" w:space="0" w:color="auto"/>
                <w:right w:val="none" w:sz="0" w:space="0" w:color="auto"/>
              </w:divBdr>
              <w:divsChild>
                <w:div w:id="1249342767">
                  <w:marLeft w:val="600"/>
                  <w:marRight w:val="96"/>
                  <w:marTop w:val="0"/>
                  <w:marBottom w:val="0"/>
                  <w:divBdr>
                    <w:top w:val="none" w:sz="0" w:space="0" w:color="auto"/>
                    <w:left w:val="none" w:sz="0" w:space="0" w:color="auto"/>
                    <w:bottom w:val="none" w:sz="0" w:space="0" w:color="auto"/>
                    <w:right w:val="none" w:sz="0" w:space="0" w:color="auto"/>
                  </w:divBdr>
                </w:div>
              </w:divsChild>
            </w:div>
            <w:div w:id="87625595">
              <w:marLeft w:val="0"/>
              <w:marRight w:val="0"/>
              <w:marTop w:val="0"/>
              <w:marBottom w:val="0"/>
              <w:divBdr>
                <w:top w:val="none" w:sz="0" w:space="0" w:color="auto"/>
                <w:left w:val="none" w:sz="0" w:space="0" w:color="auto"/>
                <w:bottom w:val="none" w:sz="0" w:space="0" w:color="auto"/>
                <w:right w:val="none" w:sz="0" w:space="0" w:color="auto"/>
              </w:divBdr>
              <w:divsChild>
                <w:div w:id="24984136">
                  <w:marLeft w:val="600"/>
                  <w:marRight w:val="96"/>
                  <w:marTop w:val="0"/>
                  <w:marBottom w:val="0"/>
                  <w:divBdr>
                    <w:top w:val="none" w:sz="0" w:space="0" w:color="auto"/>
                    <w:left w:val="none" w:sz="0" w:space="0" w:color="auto"/>
                    <w:bottom w:val="none" w:sz="0" w:space="0" w:color="auto"/>
                    <w:right w:val="none" w:sz="0" w:space="0" w:color="auto"/>
                  </w:divBdr>
                </w:div>
              </w:divsChild>
            </w:div>
            <w:div w:id="1715276563">
              <w:marLeft w:val="0"/>
              <w:marRight w:val="0"/>
              <w:marTop w:val="0"/>
              <w:marBottom w:val="0"/>
              <w:divBdr>
                <w:top w:val="none" w:sz="0" w:space="0" w:color="auto"/>
                <w:left w:val="none" w:sz="0" w:space="0" w:color="auto"/>
                <w:bottom w:val="none" w:sz="0" w:space="0" w:color="auto"/>
                <w:right w:val="none" w:sz="0" w:space="0" w:color="auto"/>
              </w:divBdr>
              <w:divsChild>
                <w:div w:id="1802533385">
                  <w:marLeft w:val="600"/>
                  <w:marRight w:val="96"/>
                  <w:marTop w:val="0"/>
                  <w:marBottom w:val="0"/>
                  <w:divBdr>
                    <w:top w:val="none" w:sz="0" w:space="0" w:color="auto"/>
                    <w:left w:val="none" w:sz="0" w:space="0" w:color="auto"/>
                    <w:bottom w:val="none" w:sz="0" w:space="0" w:color="auto"/>
                    <w:right w:val="none" w:sz="0" w:space="0" w:color="auto"/>
                  </w:divBdr>
                </w:div>
              </w:divsChild>
            </w:div>
            <w:div w:id="2091849231">
              <w:marLeft w:val="0"/>
              <w:marRight w:val="0"/>
              <w:marTop w:val="0"/>
              <w:marBottom w:val="0"/>
              <w:divBdr>
                <w:top w:val="none" w:sz="0" w:space="0" w:color="auto"/>
                <w:left w:val="none" w:sz="0" w:space="0" w:color="auto"/>
                <w:bottom w:val="none" w:sz="0" w:space="0" w:color="auto"/>
                <w:right w:val="none" w:sz="0" w:space="0" w:color="auto"/>
              </w:divBdr>
              <w:divsChild>
                <w:div w:id="1427966219">
                  <w:marLeft w:val="600"/>
                  <w:marRight w:val="96"/>
                  <w:marTop w:val="0"/>
                  <w:marBottom w:val="0"/>
                  <w:divBdr>
                    <w:top w:val="none" w:sz="0" w:space="0" w:color="auto"/>
                    <w:left w:val="none" w:sz="0" w:space="0" w:color="auto"/>
                    <w:bottom w:val="none" w:sz="0" w:space="0" w:color="auto"/>
                    <w:right w:val="none" w:sz="0" w:space="0" w:color="auto"/>
                  </w:divBdr>
                </w:div>
              </w:divsChild>
            </w:div>
            <w:div w:id="763841555">
              <w:marLeft w:val="0"/>
              <w:marRight w:val="0"/>
              <w:marTop w:val="0"/>
              <w:marBottom w:val="0"/>
              <w:divBdr>
                <w:top w:val="none" w:sz="0" w:space="0" w:color="auto"/>
                <w:left w:val="none" w:sz="0" w:space="0" w:color="auto"/>
                <w:bottom w:val="none" w:sz="0" w:space="0" w:color="auto"/>
                <w:right w:val="none" w:sz="0" w:space="0" w:color="auto"/>
              </w:divBdr>
              <w:divsChild>
                <w:div w:id="1352537337">
                  <w:marLeft w:val="600"/>
                  <w:marRight w:val="96"/>
                  <w:marTop w:val="0"/>
                  <w:marBottom w:val="0"/>
                  <w:divBdr>
                    <w:top w:val="none" w:sz="0" w:space="0" w:color="auto"/>
                    <w:left w:val="none" w:sz="0" w:space="0" w:color="auto"/>
                    <w:bottom w:val="none" w:sz="0" w:space="0" w:color="auto"/>
                    <w:right w:val="none" w:sz="0" w:space="0" w:color="auto"/>
                  </w:divBdr>
                </w:div>
              </w:divsChild>
            </w:div>
            <w:div w:id="1614483906">
              <w:marLeft w:val="0"/>
              <w:marRight w:val="0"/>
              <w:marTop w:val="0"/>
              <w:marBottom w:val="0"/>
              <w:divBdr>
                <w:top w:val="none" w:sz="0" w:space="0" w:color="auto"/>
                <w:left w:val="none" w:sz="0" w:space="0" w:color="auto"/>
                <w:bottom w:val="none" w:sz="0" w:space="0" w:color="auto"/>
                <w:right w:val="none" w:sz="0" w:space="0" w:color="auto"/>
              </w:divBdr>
              <w:divsChild>
                <w:div w:id="356854202">
                  <w:marLeft w:val="600"/>
                  <w:marRight w:val="96"/>
                  <w:marTop w:val="0"/>
                  <w:marBottom w:val="0"/>
                  <w:divBdr>
                    <w:top w:val="none" w:sz="0" w:space="0" w:color="auto"/>
                    <w:left w:val="none" w:sz="0" w:space="0" w:color="auto"/>
                    <w:bottom w:val="none" w:sz="0" w:space="0" w:color="auto"/>
                    <w:right w:val="none" w:sz="0" w:space="0" w:color="auto"/>
                  </w:divBdr>
                </w:div>
              </w:divsChild>
            </w:div>
            <w:div w:id="126313508">
              <w:marLeft w:val="0"/>
              <w:marRight w:val="0"/>
              <w:marTop w:val="0"/>
              <w:marBottom w:val="0"/>
              <w:divBdr>
                <w:top w:val="none" w:sz="0" w:space="0" w:color="auto"/>
                <w:left w:val="none" w:sz="0" w:space="0" w:color="auto"/>
                <w:bottom w:val="none" w:sz="0" w:space="0" w:color="auto"/>
                <w:right w:val="none" w:sz="0" w:space="0" w:color="auto"/>
              </w:divBdr>
              <w:divsChild>
                <w:div w:id="1364866015">
                  <w:marLeft w:val="600"/>
                  <w:marRight w:val="96"/>
                  <w:marTop w:val="0"/>
                  <w:marBottom w:val="0"/>
                  <w:divBdr>
                    <w:top w:val="none" w:sz="0" w:space="0" w:color="auto"/>
                    <w:left w:val="none" w:sz="0" w:space="0" w:color="auto"/>
                    <w:bottom w:val="none" w:sz="0" w:space="0" w:color="auto"/>
                    <w:right w:val="none" w:sz="0" w:space="0" w:color="auto"/>
                  </w:divBdr>
                </w:div>
              </w:divsChild>
            </w:div>
            <w:div w:id="1731540205">
              <w:marLeft w:val="0"/>
              <w:marRight w:val="0"/>
              <w:marTop w:val="0"/>
              <w:marBottom w:val="0"/>
              <w:divBdr>
                <w:top w:val="none" w:sz="0" w:space="0" w:color="auto"/>
                <w:left w:val="none" w:sz="0" w:space="0" w:color="auto"/>
                <w:bottom w:val="none" w:sz="0" w:space="0" w:color="auto"/>
                <w:right w:val="none" w:sz="0" w:space="0" w:color="auto"/>
              </w:divBdr>
              <w:divsChild>
                <w:div w:id="1386442786">
                  <w:marLeft w:val="600"/>
                  <w:marRight w:val="96"/>
                  <w:marTop w:val="0"/>
                  <w:marBottom w:val="0"/>
                  <w:divBdr>
                    <w:top w:val="none" w:sz="0" w:space="0" w:color="auto"/>
                    <w:left w:val="none" w:sz="0" w:space="0" w:color="auto"/>
                    <w:bottom w:val="none" w:sz="0" w:space="0" w:color="auto"/>
                    <w:right w:val="none" w:sz="0" w:space="0" w:color="auto"/>
                  </w:divBdr>
                </w:div>
              </w:divsChild>
            </w:div>
            <w:div w:id="2114207279">
              <w:marLeft w:val="0"/>
              <w:marRight w:val="0"/>
              <w:marTop w:val="0"/>
              <w:marBottom w:val="0"/>
              <w:divBdr>
                <w:top w:val="none" w:sz="0" w:space="0" w:color="auto"/>
                <w:left w:val="none" w:sz="0" w:space="0" w:color="auto"/>
                <w:bottom w:val="none" w:sz="0" w:space="0" w:color="auto"/>
                <w:right w:val="none" w:sz="0" w:space="0" w:color="auto"/>
              </w:divBdr>
              <w:divsChild>
                <w:div w:id="34357629">
                  <w:marLeft w:val="600"/>
                  <w:marRight w:val="96"/>
                  <w:marTop w:val="0"/>
                  <w:marBottom w:val="0"/>
                  <w:divBdr>
                    <w:top w:val="none" w:sz="0" w:space="0" w:color="auto"/>
                    <w:left w:val="none" w:sz="0" w:space="0" w:color="auto"/>
                    <w:bottom w:val="none" w:sz="0" w:space="0" w:color="auto"/>
                    <w:right w:val="none" w:sz="0" w:space="0" w:color="auto"/>
                  </w:divBdr>
                </w:div>
              </w:divsChild>
            </w:div>
            <w:div w:id="1873035406">
              <w:marLeft w:val="0"/>
              <w:marRight w:val="0"/>
              <w:marTop w:val="0"/>
              <w:marBottom w:val="0"/>
              <w:divBdr>
                <w:top w:val="none" w:sz="0" w:space="0" w:color="auto"/>
                <w:left w:val="none" w:sz="0" w:space="0" w:color="auto"/>
                <w:bottom w:val="none" w:sz="0" w:space="0" w:color="auto"/>
                <w:right w:val="none" w:sz="0" w:space="0" w:color="auto"/>
              </w:divBdr>
              <w:divsChild>
                <w:div w:id="83260081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0013015">
      <w:bodyDiv w:val="1"/>
      <w:marLeft w:val="0"/>
      <w:marRight w:val="0"/>
      <w:marTop w:val="0"/>
      <w:marBottom w:val="0"/>
      <w:divBdr>
        <w:top w:val="none" w:sz="0" w:space="0" w:color="auto"/>
        <w:left w:val="none" w:sz="0" w:space="0" w:color="auto"/>
        <w:bottom w:val="none" w:sz="0" w:space="0" w:color="auto"/>
        <w:right w:val="none" w:sz="0" w:space="0" w:color="auto"/>
      </w:divBdr>
      <w:divsChild>
        <w:div w:id="724983810">
          <w:marLeft w:val="0"/>
          <w:marRight w:val="0"/>
          <w:marTop w:val="0"/>
          <w:marBottom w:val="0"/>
          <w:divBdr>
            <w:top w:val="none" w:sz="0" w:space="0" w:color="auto"/>
            <w:left w:val="none" w:sz="0" w:space="0" w:color="auto"/>
            <w:bottom w:val="none" w:sz="0" w:space="0" w:color="auto"/>
            <w:right w:val="none" w:sz="0" w:space="0" w:color="auto"/>
          </w:divBdr>
          <w:divsChild>
            <w:div w:id="1717120998">
              <w:marLeft w:val="0"/>
              <w:marRight w:val="0"/>
              <w:marTop w:val="0"/>
              <w:marBottom w:val="0"/>
              <w:divBdr>
                <w:top w:val="none" w:sz="0" w:space="0" w:color="auto"/>
                <w:left w:val="none" w:sz="0" w:space="0" w:color="auto"/>
                <w:bottom w:val="none" w:sz="0" w:space="0" w:color="auto"/>
                <w:right w:val="none" w:sz="0" w:space="0" w:color="auto"/>
              </w:divBdr>
              <w:divsChild>
                <w:div w:id="366762126">
                  <w:marLeft w:val="0"/>
                  <w:marRight w:val="0"/>
                  <w:marTop w:val="0"/>
                  <w:marBottom w:val="0"/>
                  <w:divBdr>
                    <w:top w:val="none" w:sz="0" w:space="0" w:color="auto"/>
                    <w:left w:val="none" w:sz="0" w:space="0" w:color="auto"/>
                    <w:bottom w:val="none" w:sz="0" w:space="0" w:color="auto"/>
                    <w:right w:val="none" w:sz="0" w:space="0" w:color="auto"/>
                  </w:divBdr>
                  <w:divsChild>
                    <w:div w:id="74323249">
                      <w:marLeft w:val="0"/>
                      <w:marRight w:val="0"/>
                      <w:marTop w:val="0"/>
                      <w:marBottom w:val="0"/>
                      <w:divBdr>
                        <w:top w:val="none" w:sz="0" w:space="0" w:color="auto"/>
                        <w:left w:val="none" w:sz="0" w:space="0" w:color="auto"/>
                        <w:bottom w:val="none" w:sz="0" w:space="0" w:color="auto"/>
                        <w:right w:val="none" w:sz="0" w:space="0" w:color="auto"/>
                      </w:divBdr>
                      <w:divsChild>
                        <w:div w:id="893584254">
                          <w:marLeft w:val="0"/>
                          <w:marRight w:val="0"/>
                          <w:marTop w:val="0"/>
                          <w:marBottom w:val="0"/>
                          <w:divBdr>
                            <w:top w:val="none" w:sz="0" w:space="0" w:color="auto"/>
                            <w:left w:val="none" w:sz="0" w:space="0" w:color="auto"/>
                            <w:bottom w:val="none" w:sz="0" w:space="0" w:color="auto"/>
                            <w:right w:val="none" w:sz="0" w:space="0" w:color="auto"/>
                          </w:divBdr>
                          <w:divsChild>
                            <w:div w:id="18612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908998">
      <w:bodyDiv w:val="1"/>
      <w:marLeft w:val="0"/>
      <w:marRight w:val="0"/>
      <w:marTop w:val="0"/>
      <w:marBottom w:val="0"/>
      <w:divBdr>
        <w:top w:val="none" w:sz="0" w:space="0" w:color="auto"/>
        <w:left w:val="none" w:sz="0" w:space="0" w:color="auto"/>
        <w:bottom w:val="none" w:sz="0" w:space="0" w:color="auto"/>
        <w:right w:val="none" w:sz="0" w:space="0" w:color="auto"/>
      </w:divBdr>
      <w:divsChild>
        <w:div w:id="671416616">
          <w:marLeft w:val="0"/>
          <w:marRight w:val="0"/>
          <w:marTop w:val="0"/>
          <w:marBottom w:val="0"/>
          <w:divBdr>
            <w:top w:val="none" w:sz="0" w:space="0" w:color="auto"/>
            <w:left w:val="none" w:sz="0" w:space="0" w:color="auto"/>
            <w:bottom w:val="none" w:sz="0" w:space="0" w:color="auto"/>
            <w:right w:val="none" w:sz="0" w:space="0" w:color="auto"/>
          </w:divBdr>
          <w:divsChild>
            <w:div w:id="1933078744">
              <w:marLeft w:val="0"/>
              <w:marRight w:val="0"/>
              <w:marTop w:val="0"/>
              <w:marBottom w:val="0"/>
              <w:divBdr>
                <w:top w:val="none" w:sz="0" w:space="0" w:color="auto"/>
                <w:left w:val="none" w:sz="0" w:space="0" w:color="auto"/>
                <w:bottom w:val="none" w:sz="0" w:space="0" w:color="auto"/>
                <w:right w:val="none" w:sz="0" w:space="0" w:color="auto"/>
              </w:divBdr>
              <w:divsChild>
                <w:div w:id="1107237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6344176">
      <w:bodyDiv w:val="1"/>
      <w:marLeft w:val="0"/>
      <w:marRight w:val="0"/>
      <w:marTop w:val="0"/>
      <w:marBottom w:val="0"/>
      <w:divBdr>
        <w:top w:val="none" w:sz="0" w:space="0" w:color="auto"/>
        <w:left w:val="none" w:sz="0" w:space="0" w:color="auto"/>
        <w:bottom w:val="none" w:sz="0" w:space="0" w:color="auto"/>
        <w:right w:val="none" w:sz="0" w:space="0" w:color="auto"/>
      </w:divBdr>
      <w:divsChild>
        <w:div w:id="440272018">
          <w:marLeft w:val="0"/>
          <w:marRight w:val="0"/>
          <w:marTop w:val="0"/>
          <w:marBottom w:val="0"/>
          <w:divBdr>
            <w:top w:val="none" w:sz="0" w:space="0" w:color="auto"/>
            <w:left w:val="none" w:sz="0" w:space="0" w:color="auto"/>
            <w:bottom w:val="none" w:sz="0" w:space="0" w:color="auto"/>
            <w:right w:val="none" w:sz="0" w:space="0" w:color="auto"/>
          </w:divBdr>
          <w:divsChild>
            <w:div w:id="14486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527878">
      <w:bodyDiv w:val="1"/>
      <w:marLeft w:val="0"/>
      <w:marRight w:val="0"/>
      <w:marTop w:val="0"/>
      <w:marBottom w:val="0"/>
      <w:divBdr>
        <w:top w:val="none" w:sz="0" w:space="0" w:color="auto"/>
        <w:left w:val="none" w:sz="0" w:space="0" w:color="auto"/>
        <w:bottom w:val="none" w:sz="0" w:space="0" w:color="auto"/>
        <w:right w:val="none" w:sz="0" w:space="0" w:color="auto"/>
      </w:divBdr>
      <w:divsChild>
        <w:div w:id="1978027940">
          <w:marLeft w:val="0"/>
          <w:marRight w:val="0"/>
          <w:marTop w:val="0"/>
          <w:marBottom w:val="0"/>
          <w:divBdr>
            <w:top w:val="none" w:sz="0" w:space="0" w:color="auto"/>
            <w:left w:val="none" w:sz="0" w:space="0" w:color="auto"/>
            <w:bottom w:val="none" w:sz="0" w:space="0" w:color="auto"/>
            <w:right w:val="none" w:sz="0" w:space="0" w:color="auto"/>
          </w:divBdr>
          <w:divsChild>
            <w:div w:id="270551975">
              <w:marLeft w:val="0"/>
              <w:marRight w:val="0"/>
              <w:marTop w:val="0"/>
              <w:marBottom w:val="0"/>
              <w:divBdr>
                <w:top w:val="none" w:sz="0" w:space="0" w:color="auto"/>
                <w:left w:val="none" w:sz="0" w:space="0" w:color="auto"/>
                <w:bottom w:val="none" w:sz="0" w:space="0" w:color="auto"/>
                <w:right w:val="none" w:sz="0" w:space="0" w:color="auto"/>
              </w:divBdr>
              <w:divsChild>
                <w:div w:id="1320191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3258790">
      <w:bodyDiv w:val="1"/>
      <w:marLeft w:val="0"/>
      <w:marRight w:val="0"/>
      <w:marTop w:val="0"/>
      <w:marBottom w:val="0"/>
      <w:divBdr>
        <w:top w:val="none" w:sz="0" w:space="0" w:color="auto"/>
        <w:left w:val="none" w:sz="0" w:space="0" w:color="auto"/>
        <w:bottom w:val="none" w:sz="0" w:space="0" w:color="auto"/>
        <w:right w:val="none" w:sz="0" w:space="0" w:color="auto"/>
      </w:divBdr>
    </w:div>
    <w:div w:id="1679035516">
      <w:bodyDiv w:val="1"/>
      <w:marLeft w:val="0"/>
      <w:marRight w:val="0"/>
      <w:marTop w:val="0"/>
      <w:marBottom w:val="0"/>
      <w:divBdr>
        <w:top w:val="none" w:sz="0" w:space="0" w:color="auto"/>
        <w:left w:val="none" w:sz="0" w:space="0" w:color="auto"/>
        <w:bottom w:val="none" w:sz="0" w:space="0" w:color="auto"/>
        <w:right w:val="none" w:sz="0" w:space="0" w:color="auto"/>
      </w:divBdr>
      <w:divsChild>
        <w:div w:id="363101185">
          <w:marLeft w:val="0"/>
          <w:marRight w:val="0"/>
          <w:marTop w:val="0"/>
          <w:marBottom w:val="0"/>
          <w:divBdr>
            <w:top w:val="none" w:sz="0" w:space="0" w:color="auto"/>
            <w:left w:val="none" w:sz="0" w:space="0" w:color="auto"/>
            <w:bottom w:val="none" w:sz="0" w:space="0" w:color="auto"/>
            <w:right w:val="none" w:sz="0" w:space="0" w:color="auto"/>
          </w:divBdr>
          <w:divsChild>
            <w:div w:id="1803423290">
              <w:marLeft w:val="0"/>
              <w:marRight w:val="0"/>
              <w:marTop w:val="0"/>
              <w:marBottom w:val="0"/>
              <w:divBdr>
                <w:top w:val="none" w:sz="0" w:space="0" w:color="auto"/>
                <w:left w:val="none" w:sz="0" w:space="0" w:color="auto"/>
                <w:bottom w:val="none" w:sz="0" w:space="0" w:color="auto"/>
                <w:right w:val="none" w:sz="0" w:space="0" w:color="auto"/>
              </w:divBdr>
            </w:div>
            <w:div w:id="1118452933">
              <w:marLeft w:val="0"/>
              <w:marRight w:val="0"/>
              <w:marTop w:val="0"/>
              <w:marBottom w:val="0"/>
              <w:divBdr>
                <w:top w:val="none" w:sz="0" w:space="0" w:color="auto"/>
                <w:left w:val="none" w:sz="0" w:space="0" w:color="auto"/>
                <w:bottom w:val="none" w:sz="0" w:space="0" w:color="auto"/>
                <w:right w:val="none" w:sz="0" w:space="0" w:color="auto"/>
              </w:divBdr>
            </w:div>
            <w:div w:id="1812821989">
              <w:marLeft w:val="0"/>
              <w:marRight w:val="0"/>
              <w:marTop w:val="0"/>
              <w:marBottom w:val="0"/>
              <w:divBdr>
                <w:top w:val="none" w:sz="0" w:space="0" w:color="auto"/>
                <w:left w:val="none" w:sz="0" w:space="0" w:color="auto"/>
                <w:bottom w:val="none" w:sz="0" w:space="0" w:color="auto"/>
                <w:right w:val="none" w:sz="0" w:space="0" w:color="auto"/>
              </w:divBdr>
            </w:div>
            <w:div w:id="1016886718">
              <w:marLeft w:val="0"/>
              <w:marRight w:val="0"/>
              <w:marTop w:val="0"/>
              <w:marBottom w:val="0"/>
              <w:divBdr>
                <w:top w:val="none" w:sz="0" w:space="0" w:color="auto"/>
                <w:left w:val="none" w:sz="0" w:space="0" w:color="auto"/>
                <w:bottom w:val="none" w:sz="0" w:space="0" w:color="auto"/>
                <w:right w:val="none" w:sz="0" w:space="0" w:color="auto"/>
              </w:divBdr>
            </w:div>
            <w:div w:id="899443375">
              <w:marLeft w:val="0"/>
              <w:marRight w:val="0"/>
              <w:marTop w:val="0"/>
              <w:marBottom w:val="0"/>
              <w:divBdr>
                <w:top w:val="none" w:sz="0" w:space="0" w:color="auto"/>
                <w:left w:val="none" w:sz="0" w:space="0" w:color="auto"/>
                <w:bottom w:val="none" w:sz="0" w:space="0" w:color="auto"/>
                <w:right w:val="none" w:sz="0" w:space="0" w:color="auto"/>
              </w:divBdr>
            </w:div>
            <w:div w:id="1682124945">
              <w:marLeft w:val="0"/>
              <w:marRight w:val="0"/>
              <w:marTop w:val="0"/>
              <w:marBottom w:val="0"/>
              <w:divBdr>
                <w:top w:val="none" w:sz="0" w:space="0" w:color="auto"/>
                <w:left w:val="none" w:sz="0" w:space="0" w:color="auto"/>
                <w:bottom w:val="none" w:sz="0" w:space="0" w:color="auto"/>
                <w:right w:val="none" w:sz="0" w:space="0" w:color="auto"/>
              </w:divBdr>
            </w:div>
            <w:div w:id="1044863121">
              <w:marLeft w:val="0"/>
              <w:marRight w:val="0"/>
              <w:marTop w:val="0"/>
              <w:marBottom w:val="0"/>
              <w:divBdr>
                <w:top w:val="none" w:sz="0" w:space="0" w:color="auto"/>
                <w:left w:val="none" w:sz="0" w:space="0" w:color="auto"/>
                <w:bottom w:val="none" w:sz="0" w:space="0" w:color="auto"/>
                <w:right w:val="none" w:sz="0" w:space="0" w:color="auto"/>
              </w:divBdr>
            </w:div>
            <w:div w:id="1351371212">
              <w:marLeft w:val="0"/>
              <w:marRight w:val="0"/>
              <w:marTop w:val="0"/>
              <w:marBottom w:val="0"/>
              <w:divBdr>
                <w:top w:val="none" w:sz="0" w:space="0" w:color="auto"/>
                <w:left w:val="none" w:sz="0" w:space="0" w:color="auto"/>
                <w:bottom w:val="none" w:sz="0" w:space="0" w:color="auto"/>
                <w:right w:val="none" w:sz="0" w:space="0" w:color="auto"/>
              </w:divBdr>
            </w:div>
            <w:div w:id="1134100633">
              <w:marLeft w:val="0"/>
              <w:marRight w:val="0"/>
              <w:marTop w:val="0"/>
              <w:marBottom w:val="0"/>
              <w:divBdr>
                <w:top w:val="none" w:sz="0" w:space="0" w:color="auto"/>
                <w:left w:val="none" w:sz="0" w:space="0" w:color="auto"/>
                <w:bottom w:val="none" w:sz="0" w:space="0" w:color="auto"/>
                <w:right w:val="none" w:sz="0" w:space="0" w:color="auto"/>
              </w:divBdr>
            </w:div>
            <w:div w:id="2074572783">
              <w:marLeft w:val="0"/>
              <w:marRight w:val="0"/>
              <w:marTop w:val="0"/>
              <w:marBottom w:val="0"/>
              <w:divBdr>
                <w:top w:val="none" w:sz="0" w:space="0" w:color="auto"/>
                <w:left w:val="none" w:sz="0" w:space="0" w:color="auto"/>
                <w:bottom w:val="none" w:sz="0" w:space="0" w:color="auto"/>
                <w:right w:val="none" w:sz="0" w:space="0" w:color="auto"/>
              </w:divBdr>
            </w:div>
            <w:div w:id="945619869">
              <w:marLeft w:val="0"/>
              <w:marRight w:val="0"/>
              <w:marTop w:val="0"/>
              <w:marBottom w:val="0"/>
              <w:divBdr>
                <w:top w:val="none" w:sz="0" w:space="0" w:color="auto"/>
                <w:left w:val="none" w:sz="0" w:space="0" w:color="auto"/>
                <w:bottom w:val="none" w:sz="0" w:space="0" w:color="auto"/>
                <w:right w:val="none" w:sz="0" w:space="0" w:color="auto"/>
              </w:divBdr>
            </w:div>
            <w:div w:id="544220691">
              <w:marLeft w:val="0"/>
              <w:marRight w:val="0"/>
              <w:marTop w:val="0"/>
              <w:marBottom w:val="0"/>
              <w:divBdr>
                <w:top w:val="none" w:sz="0" w:space="0" w:color="auto"/>
                <w:left w:val="none" w:sz="0" w:space="0" w:color="auto"/>
                <w:bottom w:val="none" w:sz="0" w:space="0" w:color="auto"/>
                <w:right w:val="none" w:sz="0" w:space="0" w:color="auto"/>
              </w:divBdr>
            </w:div>
            <w:div w:id="928545144">
              <w:marLeft w:val="0"/>
              <w:marRight w:val="0"/>
              <w:marTop w:val="0"/>
              <w:marBottom w:val="0"/>
              <w:divBdr>
                <w:top w:val="none" w:sz="0" w:space="0" w:color="auto"/>
                <w:left w:val="none" w:sz="0" w:space="0" w:color="auto"/>
                <w:bottom w:val="none" w:sz="0" w:space="0" w:color="auto"/>
                <w:right w:val="none" w:sz="0" w:space="0" w:color="auto"/>
              </w:divBdr>
            </w:div>
            <w:div w:id="501900119">
              <w:marLeft w:val="0"/>
              <w:marRight w:val="0"/>
              <w:marTop w:val="0"/>
              <w:marBottom w:val="0"/>
              <w:divBdr>
                <w:top w:val="none" w:sz="0" w:space="0" w:color="auto"/>
                <w:left w:val="none" w:sz="0" w:space="0" w:color="auto"/>
                <w:bottom w:val="none" w:sz="0" w:space="0" w:color="auto"/>
                <w:right w:val="none" w:sz="0" w:space="0" w:color="auto"/>
              </w:divBdr>
            </w:div>
            <w:div w:id="577326254">
              <w:marLeft w:val="0"/>
              <w:marRight w:val="0"/>
              <w:marTop w:val="0"/>
              <w:marBottom w:val="0"/>
              <w:divBdr>
                <w:top w:val="none" w:sz="0" w:space="0" w:color="auto"/>
                <w:left w:val="none" w:sz="0" w:space="0" w:color="auto"/>
                <w:bottom w:val="none" w:sz="0" w:space="0" w:color="auto"/>
                <w:right w:val="none" w:sz="0" w:space="0" w:color="auto"/>
              </w:divBdr>
            </w:div>
            <w:div w:id="1088498931">
              <w:marLeft w:val="0"/>
              <w:marRight w:val="0"/>
              <w:marTop w:val="0"/>
              <w:marBottom w:val="0"/>
              <w:divBdr>
                <w:top w:val="none" w:sz="0" w:space="0" w:color="auto"/>
                <w:left w:val="none" w:sz="0" w:space="0" w:color="auto"/>
                <w:bottom w:val="none" w:sz="0" w:space="0" w:color="auto"/>
                <w:right w:val="none" w:sz="0" w:space="0" w:color="auto"/>
              </w:divBdr>
            </w:div>
            <w:div w:id="1945502089">
              <w:marLeft w:val="0"/>
              <w:marRight w:val="0"/>
              <w:marTop w:val="0"/>
              <w:marBottom w:val="0"/>
              <w:divBdr>
                <w:top w:val="none" w:sz="0" w:space="0" w:color="auto"/>
                <w:left w:val="none" w:sz="0" w:space="0" w:color="auto"/>
                <w:bottom w:val="none" w:sz="0" w:space="0" w:color="auto"/>
                <w:right w:val="none" w:sz="0" w:space="0" w:color="auto"/>
              </w:divBdr>
            </w:div>
            <w:div w:id="1577591161">
              <w:marLeft w:val="0"/>
              <w:marRight w:val="0"/>
              <w:marTop w:val="0"/>
              <w:marBottom w:val="0"/>
              <w:divBdr>
                <w:top w:val="none" w:sz="0" w:space="0" w:color="auto"/>
                <w:left w:val="none" w:sz="0" w:space="0" w:color="auto"/>
                <w:bottom w:val="none" w:sz="0" w:space="0" w:color="auto"/>
                <w:right w:val="none" w:sz="0" w:space="0" w:color="auto"/>
              </w:divBdr>
            </w:div>
            <w:div w:id="1085498647">
              <w:marLeft w:val="0"/>
              <w:marRight w:val="0"/>
              <w:marTop w:val="0"/>
              <w:marBottom w:val="0"/>
              <w:divBdr>
                <w:top w:val="none" w:sz="0" w:space="0" w:color="auto"/>
                <w:left w:val="none" w:sz="0" w:space="0" w:color="auto"/>
                <w:bottom w:val="none" w:sz="0" w:space="0" w:color="auto"/>
                <w:right w:val="none" w:sz="0" w:space="0" w:color="auto"/>
              </w:divBdr>
            </w:div>
            <w:div w:id="971597254">
              <w:marLeft w:val="0"/>
              <w:marRight w:val="0"/>
              <w:marTop w:val="0"/>
              <w:marBottom w:val="0"/>
              <w:divBdr>
                <w:top w:val="none" w:sz="0" w:space="0" w:color="auto"/>
                <w:left w:val="none" w:sz="0" w:space="0" w:color="auto"/>
                <w:bottom w:val="none" w:sz="0" w:space="0" w:color="auto"/>
                <w:right w:val="none" w:sz="0" w:space="0" w:color="auto"/>
              </w:divBdr>
            </w:div>
            <w:div w:id="135924104">
              <w:marLeft w:val="0"/>
              <w:marRight w:val="0"/>
              <w:marTop w:val="0"/>
              <w:marBottom w:val="0"/>
              <w:divBdr>
                <w:top w:val="none" w:sz="0" w:space="0" w:color="auto"/>
                <w:left w:val="none" w:sz="0" w:space="0" w:color="auto"/>
                <w:bottom w:val="none" w:sz="0" w:space="0" w:color="auto"/>
                <w:right w:val="none" w:sz="0" w:space="0" w:color="auto"/>
              </w:divBdr>
            </w:div>
            <w:div w:id="981620137">
              <w:marLeft w:val="0"/>
              <w:marRight w:val="0"/>
              <w:marTop w:val="0"/>
              <w:marBottom w:val="0"/>
              <w:divBdr>
                <w:top w:val="none" w:sz="0" w:space="0" w:color="auto"/>
                <w:left w:val="none" w:sz="0" w:space="0" w:color="auto"/>
                <w:bottom w:val="none" w:sz="0" w:space="0" w:color="auto"/>
                <w:right w:val="none" w:sz="0" w:space="0" w:color="auto"/>
              </w:divBdr>
            </w:div>
            <w:div w:id="1166631338">
              <w:marLeft w:val="0"/>
              <w:marRight w:val="0"/>
              <w:marTop w:val="0"/>
              <w:marBottom w:val="0"/>
              <w:divBdr>
                <w:top w:val="none" w:sz="0" w:space="0" w:color="auto"/>
                <w:left w:val="none" w:sz="0" w:space="0" w:color="auto"/>
                <w:bottom w:val="none" w:sz="0" w:space="0" w:color="auto"/>
                <w:right w:val="none" w:sz="0" w:space="0" w:color="auto"/>
              </w:divBdr>
            </w:div>
            <w:div w:id="1227957921">
              <w:marLeft w:val="0"/>
              <w:marRight w:val="0"/>
              <w:marTop w:val="0"/>
              <w:marBottom w:val="0"/>
              <w:divBdr>
                <w:top w:val="none" w:sz="0" w:space="0" w:color="auto"/>
                <w:left w:val="none" w:sz="0" w:space="0" w:color="auto"/>
                <w:bottom w:val="none" w:sz="0" w:space="0" w:color="auto"/>
                <w:right w:val="none" w:sz="0" w:space="0" w:color="auto"/>
              </w:divBdr>
            </w:div>
            <w:div w:id="275216288">
              <w:marLeft w:val="0"/>
              <w:marRight w:val="0"/>
              <w:marTop w:val="0"/>
              <w:marBottom w:val="0"/>
              <w:divBdr>
                <w:top w:val="none" w:sz="0" w:space="0" w:color="auto"/>
                <w:left w:val="none" w:sz="0" w:space="0" w:color="auto"/>
                <w:bottom w:val="none" w:sz="0" w:space="0" w:color="auto"/>
                <w:right w:val="none" w:sz="0" w:space="0" w:color="auto"/>
              </w:divBdr>
            </w:div>
            <w:div w:id="1732658790">
              <w:marLeft w:val="0"/>
              <w:marRight w:val="0"/>
              <w:marTop w:val="0"/>
              <w:marBottom w:val="0"/>
              <w:divBdr>
                <w:top w:val="none" w:sz="0" w:space="0" w:color="auto"/>
                <w:left w:val="none" w:sz="0" w:space="0" w:color="auto"/>
                <w:bottom w:val="none" w:sz="0" w:space="0" w:color="auto"/>
                <w:right w:val="none" w:sz="0" w:space="0" w:color="auto"/>
              </w:divBdr>
            </w:div>
            <w:div w:id="1646084612">
              <w:marLeft w:val="0"/>
              <w:marRight w:val="0"/>
              <w:marTop w:val="0"/>
              <w:marBottom w:val="0"/>
              <w:divBdr>
                <w:top w:val="none" w:sz="0" w:space="0" w:color="auto"/>
                <w:left w:val="none" w:sz="0" w:space="0" w:color="auto"/>
                <w:bottom w:val="none" w:sz="0" w:space="0" w:color="auto"/>
                <w:right w:val="none" w:sz="0" w:space="0" w:color="auto"/>
              </w:divBdr>
            </w:div>
            <w:div w:id="941186348">
              <w:marLeft w:val="0"/>
              <w:marRight w:val="0"/>
              <w:marTop w:val="0"/>
              <w:marBottom w:val="0"/>
              <w:divBdr>
                <w:top w:val="none" w:sz="0" w:space="0" w:color="auto"/>
                <w:left w:val="none" w:sz="0" w:space="0" w:color="auto"/>
                <w:bottom w:val="none" w:sz="0" w:space="0" w:color="auto"/>
                <w:right w:val="none" w:sz="0" w:space="0" w:color="auto"/>
              </w:divBdr>
            </w:div>
            <w:div w:id="259725418">
              <w:marLeft w:val="0"/>
              <w:marRight w:val="0"/>
              <w:marTop w:val="0"/>
              <w:marBottom w:val="0"/>
              <w:divBdr>
                <w:top w:val="none" w:sz="0" w:space="0" w:color="auto"/>
                <w:left w:val="none" w:sz="0" w:space="0" w:color="auto"/>
                <w:bottom w:val="none" w:sz="0" w:space="0" w:color="auto"/>
                <w:right w:val="none" w:sz="0" w:space="0" w:color="auto"/>
              </w:divBdr>
            </w:div>
            <w:div w:id="890729482">
              <w:marLeft w:val="0"/>
              <w:marRight w:val="0"/>
              <w:marTop w:val="0"/>
              <w:marBottom w:val="0"/>
              <w:divBdr>
                <w:top w:val="none" w:sz="0" w:space="0" w:color="auto"/>
                <w:left w:val="none" w:sz="0" w:space="0" w:color="auto"/>
                <w:bottom w:val="none" w:sz="0" w:space="0" w:color="auto"/>
                <w:right w:val="none" w:sz="0" w:space="0" w:color="auto"/>
              </w:divBdr>
            </w:div>
            <w:div w:id="1318148147">
              <w:marLeft w:val="0"/>
              <w:marRight w:val="0"/>
              <w:marTop w:val="0"/>
              <w:marBottom w:val="0"/>
              <w:divBdr>
                <w:top w:val="none" w:sz="0" w:space="0" w:color="auto"/>
                <w:left w:val="none" w:sz="0" w:space="0" w:color="auto"/>
                <w:bottom w:val="none" w:sz="0" w:space="0" w:color="auto"/>
                <w:right w:val="none" w:sz="0" w:space="0" w:color="auto"/>
              </w:divBdr>
            </w:div>
            <w:div w:id="829902291">
              <w:marLeft w:val="0"/>
              <w:marRight w:val="0"/>
              <w:marTop w:val="0"/>
              <w:marBottom w:val="0"/>
              <w:divBdr>
                <w:top w:val="none" w:sz="0" w:space="0" w:color="auto"/>
                <w:left w:val="none" w:sz="0" w:space="0" w:color="auto"/>
                <w:bottom w:val="none" w:sz="0" w:space="0" w:color="auto"/>
                <w:right w:val="none" w:sz="0" w:space="0" w:color="auto"/>
              </w:divBdr>
            </w:div>
            <w:div w:id="642344520">
              <w:marLeft w:val="0"/>
              <w:marRight w:val="0"/>
              <w:marTop w:val="0"/>
              <w:marBottom w:val="0"/>
              <w:divBdr>
                <w:top w:val="none" w:sz="0" w:space="0" w:color="auto"/>
                <w:left w:val="none" w:sz="0" w:space="0" w:color="auto"/>
                <w:bottom w:val="none" w:sz="0" w:space="0" w:color="auto"/>
                <w:right w:val="none" w:sz="0" w:space="0" w:color="auto"/>
              </w:divBdr>
            </w:div>
            <w:div w:id="13919318">
              <w:marLeft w:val="0"/>
              <w:marRight w:val="0"/>
              <w:marTop w:val="0"/>
              <w:marBottom w:val="0"/>
              <w:divBdr>
                <w:top w:val="none" w:sz="0" w:space="0" w:color="auto"/>
                <w:left w:val="none" w:sz="0" w:space="0" w:color="auto"/>
                <w:bottom w:val="none" w:sz="0" w:space="0" w:color="auto"/>
                <w:right w:val="none" w:sz="0" w:space="0" w:color="auto"/>
              </w:divBdr>
            </w:div>
            <w:div w:id="1380668948">
              <w:marLeft w:val="0"/>
              <w:marRight w:val="0"/>
              <w:marTop w:val="0"/>
              <w:marBottom w:val="0"/>
              <w:divBdr>
                <w:top w:val="none" w:sz="0" w:space="0" w:color="auto"/>
                <w:left w:val="none" w:sz="0" w:space="0" w:color="auto"/>
                <w:bottom w:val="none" w:sz="0" w:space="0" w:color="auto"/>
                <w:right w:val="none" w:sz="0" w:space="0" w:color="auto"/>
              </w:divBdr>
            </w:div>
            <w:div w:id="1612279214">
              <w:marLeft w:val="0"/>
              <w:marRight w:val="0"/>
              <w:marTop w:val="0"/>
              <w:marBottom w:val="0"/>
              <w:divBdr>
                <w:top w:val="none" w:sz="0" w:space="0" w:color="auto"/>
                <w:left w:val="none" w:sz="0" w:space="0" w:color="auto"/>
                <w:bottom w:val="none" w:sz="0" w:space="0" w:color="auto"/>
                <w:right w:val="none" w:sz="0" w:space="0" w:color="auto"/>
              </w:divBdr>
            </w:div>
            <w:div w:id="1267033988">
              <w:marLeft w:val="0"/>
              <w:marRight w:val="0"/>
              <w:marTop w:val="0"/>
              <w:marBottom w:val="0"/>
              <w:divBdr>
                <w:top w:val="none" w:sz="0" w:space="0" w:color="auto"/>
                <w:left w:val="none" w:sz="0" w:space="0" w:color="auto"/>
                <w:bottom w:val="none" w:sz="0" w:space="0" w:color="auto"/>
                <w:right w:val="none" w:sz="0" w:space="0" w:color="auto"/>
              </w:divBdr>
            </w:div>
            <w:div w:id="1712001037">
              <w:marLeft w:val="0"/>
              <w:marRight w:val="0"/>
              <w:marTop w:val="0"/>
              <w:marBottom w:val="0"/>
              <w:divBdr>
                <w:top w:val="none" w:sz="0" w:space="0" w:color="auto"/>
                <w:left w:val="none" w:sz="0" w:space="0" w:color="auto"/>
                <w:bottom w:val="none" w:sz="0" w:space="0" w:color="auto"/>
                <w:right w:val="none" w:sz="0" w:space="0" w:color="auto"/>
              </w:divBdr>
            </w:div>
            <w:div w:id="1436897403">
              <w:marLeft w:val="0"/>
              <w:marRight w:val="0"/>
              <w:marTop w:val="0"/>
              <w:marBottom w:val="0"/>
              <w:divBdr>
                <w:top w:val="none" w:sz="0" w:space="0" w:color="auto"/>
                <w:left w:val="none" w:sz="0" w:space="0" w:color="auto"/>
                <w:bottom w:val="none" w:sz="0" w:space="0" w:color="auto"/>
                <w:right w:val="none" w:sz="0" w:space="0" w:color="auto"/>
              </w:divBdr>
            </w:div>
            <w:div w:id="330333012">
              <w:marLeft w:val="0"/>
              <w:marRight w:val="0"/>
              <w:marTop w:val="0"/>
              <w:marBottom w:val="0"/>
              <w:divBdr>
                <w:top w:val="none" w:sz="0" w:space="0" w:color="auto"/>
                <w:left w:val="none" w:sz="0" w:space="0" w:color="auto"/>
                <w:bottom w:val="none" w:sz="0" w:space="0" w:color="auto"/>
                <w:right w:val="none" w:sz="0" w:space="0" w:color="auto"/>
              </w:divBdr>
            </w:div>
            <w:div w:id="2063168242">
              <w:marLeft w:val="0"/>
              <w:marRight w:val="0"/>
              <w:marTop w:val="0"/>
              <w:marBottom w:val="0"/>
              <w:divBdr>
                <w:top w:val="none" w:sz="0" w:space="0" w:color="auto"/>
                <w:left w:val="none" w:sz="0" w:space="0" w:color="auto"/>
                <w:bottom w:val="none" w:sz="0" w:space="0" w:color="auto"/>
                <w:right w:val="none" w:sz="0" w:space="0" w:color="auto"/>
              </w:divBdr>
            </w:div>
            <w:div w:id="1614047858">
              <w:marLeft w:val="0"/>
              <w:marRight w:val="0"/>
              <w:marTop w:val="0"/>
              <w:marBottom w:val="0"/>
              <w:divBdr>
                <w:top w:val="none" w:sz="0" w:space="0" w:color="auto"/>
                <w:left w:val="none" w:sz="0" w:space="0" w:color="auto"/>
                <w:bottom w:val="none" w:sz="0" w:space="0" w:color="auto"/>
                <w:right w:val="none" w:sz="0" w:space="0" w:color="auto"/>
              </w:divBdr>
            </w:div>
            <w:div w:id="118424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757857">
      <w:bodyDiv w:val="1"/>
      <w:marLeft w:val="0"/>
      <w:marRight w:val="0"/>
      <w:marTop w:val="0"/>
      <w:marBottom w:val="0"/>
      <w:divBdr>
        <w:top w:val="none" w:sz="0" w:space="0" w:color="auto"/>
        <w:left w:val="none" w:sz="0" w:space="0" w:color="auto"/>
        <w:bottom w:val="none" w:sz="0" w:space="0" w:color="auto"/>
        <w:right w:val="none" w:sz="0" w:space="0" w:color="auto"/>
      </w:divBdr>
      <w:divsChild>
        <w:div w:id="515271256">
          <w:marLeft w:val="0"/>
          <w:marRight w:val="0"/>
          <w:marTop w:val="0"/>
          <w:marBottom w:val="0"/>
          <w:divBdr>
            <w:top w:val="none" w:sz="0" w:space="0" w:color="auto"/>
            <w:left w:val="none" w:sz="0" w:space="0" w:color="auto"/>
            <w:bottom w:val="none" w:sz="0" w:space="0" w:color="auto"/>
            <w:right w:val="none" w:sz="0" w:space="0" w:color="auto"/>
          </w:divBdr>
          <w:divsChild>
            <w:div w:id="137573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8204">
      <w:bodyDiv w:val="1"/>
      <w:marLeft w:val="0"/>
      <w:marRight w:val="0"/>
      <w:marTop w:val="0"/>
      <w:marBottom w:val="0"/>
      <w:divBdr>
        <w:top w:val="none" w:sz="0" w:space="0" w:color="auto"/>
        <w:left w:val="none" w:sz="0" w:space="0" w:color="auto"/>
        <w:bottom w:val="none" w:sz="0" w:space="0" w:color="auto"/>
        <w:right w:val="none" w:sz="0" w:space="0" w:color="auto"/>
      </w:divBdr>
      <w:divsChild>
        <w:div w:id="1810050194">
          <w:marLeft w:val="0"/>
          <w:marRight w:val="0"/>
          <w:marTop w:val="0"/>
          <w:marBottom w:val="0"/>
          <w:divBdr>
            <w:top w:val="none" w:sz="0" w:space="0" w:color="auto"/>
            <w:left w:val="none" w:sz="0" w:space="0" w:color="auto"/>
            <w:bottom w:val="none" w:sz="0" w:space="0" w:color="auto"/>
            <w:right w:val="none" w:sz="0" w:space="0" w:color="auto"/>
          </w:divBdr>
          <w:divsChild>
            <w:div w:id="96889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825507">
      <w:bodyDiv w:val="1"/>
      <w:marLeft w:val="0"/>
      <w:marRight w:val="0"/>
      <w:marTop w:val="0"/>
      <w:marBottom w:val="0"/>
      <w:divBdr>
        <w:top w:val="none" w:sz="0" w:space="0" w:color="auto"/>
        <w:left w:val="none" w:sz="0" w:space="0" w:color="auto"/>
        <w:bottom w:val="none" w:sz="0" w:space="0" w:color="auto"/>
        <w:right w:val="none" w:sz="0" w:space="0" w:color="auto"/>
      </w:divBdr>
      <w:divsChild>
        <w:div w:id="1895121871">
          <w:marLeft w:val="0"/>
          <w:marRight w:val="0"/>
          <w:marTop w:val="0"/>
          <w:marBottom w:val="0"/>
          <w:divBdr>
            <w:top w:val="none" w:sz="0" w:space="0" w:color="auto"/>
            <w:left w:val="none" w:sz="0" w:space="0" w:color="auto"/>
            <w:bottom w:val="none" w:sz="0" w:space="0" w:color="auto"/>
            <w:right w:val="none" w:sz="0" w:space="0" w:color="auto"/>
          </w:divBdr>
          <w:divsChild>
            <w:div w:id="2109544739">
              <w:marLeft w:val="0"/>
              <w:marRight w:val="0"/>
              <w:marTop w:val="0"/>
              <w:marBottom w:val="0"/>
              <w:divBdr>
                <w:top w:val="none" w:sz="0" w:space="0" w:color="auto"/>
                <w:left w:val="none" w:sz="0" w:space="0" w:color="auto"/>
                <w:bottom w:val="none" w:sz="0" w:space="0" w:color="auto"/>
                <w:right w:val="none" w:sz="0" w:space="0" w:color="auto"/>
              </w:divBdr>
              <w:divsChild>
                <w:div w:id="14184081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6120464">
      <w:bodyDiv w:val="1"/>
      <w:marLeft w:val="0"/>
      <w:marRight w:val="0"/>
      <w:marTop w:val="0"/>
      <w:marBottom w:val="0"/>
      <w:divBdr>
        <w:top w:val="none" w:sz="0" w:space="0" w:color="auto"/>
        <w:left w:val="none" w:sz="0" w:space="0" w:color="auto"/>
        <w:bottom w:val="none" w:sz="0" w:space="0" w:color="auto"/>
        <w:right w:val="none" w:sz="0" w:space="0" w:color="auto"/>
      </w:divBdr>
      <w:divsChild>
        <w:div w:id="750277557">
          <w:marLeft w:val="0"/>
          <w:marRight w:val="0"/>
          <w:marTop w:val="0"/>
          <w:marBottom w:val="0"/>
          <w:divBdr>
            <w:top w:val="none" w:sz="0" w:space="0" w:color="auto"/>
            <w:left w:val="none" w:sz="0" w:space="0" w:color="auto"/>
            <w:bottom w:val="none" w:sz="0" w:space="0" w:color="auto"/>
            <w:right w:val="none" w:sz="0" w:space="0" w:color="auto"/>
          </w:divBdr>
          <w:divsChild>
            <w:div w:id="1908877796">
              <w:marLeft w:val="0"/>
              <w:marRight w:val="0"/>
              <w:marTop w:val="0"/>
              <w:marBottom w:val="0"/>
              <w:divBdr>
                <w:top w:val="none" w:sz="0" w:space="0" w:color="auto"/>
                <w:left w:val="none" w:sz="0" w:space="0" w:color="auto"/>
                <w:bottom w:val="none" w:sz="0" w:space="0" w:color="auto"/>
                <w:right w:val="none" w:sz="0" w:space="0" w:color="auto"/>
              </w:divBdr>
              <w:divsChild>
                <w:div w:id="1681807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8423629">
      <w:bodyDiv w:val="1"/>
      <w:marLeft w:val="0"/>
      <w:marRight w:val="0"/>
      <w:marTop w:val="0"/>
      <w:marBottom w:val="0"/>
      <w:divBdr>
        <w:top w:val="none" w:sz="0" w:space="0" w:color="auto"/>
        <w:left w:val="none" w:sz="0" w:space="0" w:color="auto"/>
        <w:bottom w:val="none" w:sz="0" w:space="0" w:color="auto"/>
        <w:right w:val="none" w:sz="0" w:space="0" w:color="auto"/>
      </w:divBdr>
      <w:divsChild>
        <w:div w:id="1648974257">
          <w:marLeft w:val="0"/>
          <w:marRight w:val="0"/>
          <w:marTop w:val="0"/>
          <w:marBottom w:val="0"/>
          <w:divBdr>
            <w:top w:val="none" w:sz="0" w:space="0" w:color="auto"/>
            <w:left w:val="none" w:sz="0" w:space="0" w:color="auto"/>
            <w:bottom w:val="none" w:sz="0" w:space="0" w:color="auto"/>
            <w:right w:val="none" w:sz="0" w:space="0" w:color="auto"/>
          </w:divBdr>
          <w:divsChild>
            <w:div w:id="2074813088">
              <w:marLeft w:val="0"/>
              <w:marRight w:val="0"/>
              <w:marTop w:val="0"/>
              <w:marBottom w:val="0"/>
              <w:divBdr>
                <w:top w:val="none" w:sz="0" w:space="0" w:color="auto"/>
                <w:left w:val="none" w:sz="0" w:space="0" w:color="auto"/>
                <w:bottom w:val="none" w:sz="0" w:space="0" w:color="auto"/>
                <w:right w:val="none" w:sz="0" w:space="0" w:color="auto"/>
              </w:divBdr>
              <w:divsChild>
                <w:div w:id="8347640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519690">
      <w:bodyDiv w:val="1"/>
      <w:marLeft w:val="0"/>
      <w:marRight w:val="0"/>
      <w:marTop w:val="0"/>
      <w:marBottom w:val="0"/>
      <w:divBdr>
        <w:top w:val="none" w:sz="0" w:space="0" w:color="auto"/>
        <w:left w:val="none" w:sz="0" w:space="0" w:color="auto"/>
        <w:bottom w:val="none" w:sz="0" w:space="0" w:color="auto"/>
        <w:right w:val="none" w:sz="0" w:space="0" w:color="auto"/>
      </w:divBdr>
    </w:div>
    <w:div w:id="1948077185">
      <w:bodyDiv w:val="1"/>
      <w:marLeft w:val="0"/>
      <w:marRight w:val="0"/>
      <w:marTop w:val="0"/>
      <w:marBottom w:val="0"/>
      <w:divBdr>
        <w:top w:val="none" w:sz="0" w:space="0" w:color="auto"/>
        <w:left w:val="none" w:sz="0" w:space="0" w:color="auto"/>
        <w:bottom w:val="none" w:sz="0" w:space="0" w:color="auto"/>
        <w:right w:val="none" w:sz="0" w:space="0" w:color="auto"/>
      </w:divBdr>
      <w:divsChild>
        <w:div w:id="564030541">
          <w:marLeft w:val="0"/>
          <w:marRight w:val="0"/>
          <w:marTop w:val="0"/>
          <w:marBottom w:val="0"/>
          <w:divBdr>
            <w:top w:val="none" w:sz="0" w:space="0" w:color="auto"/>
            <w:left w:val="none" w:sz="0" w:space="0" w:color="auto"/>
            <w:bottom w:val="none" w:sz="0" w:space="0" w:color="auto"/>
            <w:right w:val="none" w:sz="0" w:space="0" w:color="auto"/>
          </w:divBdr>
          <w:divsChild>
            <w:div w:id="15691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69702">
      <w:bodyDiv w:val="1"/>
      <w:marLeft w:val="0"/>
      <w:marRight w:val="0"/>
      <w:marTop w:val="0"/>
      <w:marBottom w:val="0"/>
      <w:divBdr>
        <w:top w:val="none" w:sz="0" w:space="0" w:color="auto"/>
        <w:left w:val="none" w:sz="0" w:space="0" w:color="auto"/>
        <w:bottom w:val="none" w:sz="0" w:space="0" w:color="auto"/>
        <w:right w:val="none" w:sz="0" w:space="0" w:color="auto"/>
      </w:divBdr>
      <w:divsChild>
        <w:div w:id="1427072667">
          <w:marLeft w:val="0"/>
          <w:marRight w:val="0"/>
          <w:marTop w:val="0"/>
          <w:marBottom w:val="0"/>
          <w:divBdr>
            <w:top w:val="none" w:sz="0" w:space="0" w:color="auto"/>
            <w:left w:val="none" w:sz="0" w:space="0" w:color="auto"/>
            <w:bottom w:val="none" w:sz="0" w:space="0" w:color="auto"/>
            <w:right w:val="none" w:sz="0" w:space="0" w:color="auto"/>
          </w:divBdr>
          <w:divsChild>
            <w:div w:id="472867069">
              <w:marLeft w:val="0"/>
              <w:marRight w:val="0"/>
              <w:marTop w:val="0"/>
              <w:marBottom w:val="0"/>
              <w:divBdr>
                <w:top w:val="none" w:sz="0" w:space="0" w:color="auto"/>
                <w:left w:val="none" w:sz="0" w:space="0" w:color="auto"/>
                <w:bottom w:val="none" w:sz="0" w:space="0" w:color="auto"/>
                <w:right w:val="none" w:sz="0" w:space="0" w:color="auto"/>
              </w:divBdr>
              <w:divsChild>
                <w:div w:id="1272279913">
                  <w:marLeft w:val="360"/>
                  <w:marRight w:val="96"/>
                  <w:marTop w:val="0"/>
                  <w:marBottom w:val="0"/>
                  <w:divBdr>
                    <w:top w:val="none" w:sz="0" w:space="0" w:color="auto"/>
                    <w:left w:val="none" w:sz="0" w:space="0" w:color="auto"/>
                    <w:bottom w:val="none" w:sz="0" w:space="0" w:color="auto"/>
                    <w:right w:val="none" w:sz="0" w:space="0" w:color="auto"/>
                  </w:divBdr>
                </w:div>
              </w:divsChild>
            </w:div>
            <w:div w:id="1384334545">
              <w:marLeft w:val="0"/>
              <w:marRight w:val="0"/>
              <w:marTop w:val="0"/>
              <w:marBottom w:val="0"/>
              <w:divBdr>
                <w:top w:val="none" w:sz="0" w:space="0" w:color="auto"/>
                <w:left w:val="none" w:sz="0" w:space="0" w:color="auto"/>
                <w:bottom w:val="none" w:sz="0" w:space="0" w:color="auto"/>
                <w:right w:val="none" w:sz="0" w:space="0" w:color="auto"/>
              </w:divBdr>
              <w:divsChild>
                <w:div w:id="1907453131">
                  <w:marLeft w:val="360"/>
                  <w:marRight w:val="96"/>
                  <w:marTop w:val="0"/>
                  <w:marBottom w:val="0"/>
                  <w:divBdr>
                    <w:top w:val="none" w:sz="0" w:space="0" w:color="auto"/>
                    <w:left w:val="none" w:sz="0" w:space="0" w:color="auto"/>
                    <w:bottom w:val="none" w:sz="0" w:space="0" w:color="auto"/>
                    <w:right w:val="none" w:sz="0" w:space="0" w:color="auto"/>
                  </w:divBdr>
                </w:div>
              </w:divsChild>
            </w:div>
            <w:div w:id="577448554">
              <w:marLeft w:val="0"/>
              <w:marRight w:val="0"/>
              <w:marTop w:val="0"/>
              <w:marBottom w:val="0"/>
              <w:divBdr>
                <w:top w:val="none" w:sz="0" w:space="0" w:color="auto"/>
                <w:left w:val="none" w:sz="0" w:space="0" w:color="auto"/>
                <w:bottom w:val="none" w:sz="0" w:space="0" w:color="auto"/>
                <w:right w:val="none" w:sz="0" w:space="0" w:color="auto"/>
              </w:divBdr>
              <w:divsChild>
                <w:div w:id="802042964">
                  <w:marLeft w:val="360"/>
                  <w:marRight w:val="96"/>
                  <w:marTop w:val="0"/>
                  <w:marBottom w:val="0"/>
                  <w:divBdr>
                    <w:top w:val="none" w:sz="0" w:space="0" w:color="auto"/>
                    <w:left w:val="none" w:sz="0" w:space="0" w:color="auto"/>
                    <w:bottom w:val="none" w:sz="0" w:space="0" w:color="auto"/>
                    <w:right w:val="none" w:sz="0" w:space="0" w:color="auto"/>
                  </w:divBdr>
                </w:div>
              </w:divsChild>
            </w:div>
            <w:div w:id="962542632">
              <w:marLeft w:val="0"/>
              <w:marRight w:val="0"/>
              <w:marTop w:val="0"/>
              <w:marBottom w:val="0"/>
              <w:divBdr>
                <w:top w:val="none" w:sz="0" w:space="0" w:color="auto"/>
                <w:left w:val="none" w:sz="0" w:space="0" w:color="auto"/>
                <w:bottom w:val="none" w:sz="0" w:space="0" w:color="auto"/>
                <w:right w:val="none" w:sz="0" w:space="0" w:color="auto"/>
              </w:divBdr>
              <w:divsChild>
                <w:div w:id="1202404431">
                  <w:marLeft w:val="360"/>
                  <w:marRight w:val="96"/>
                  <w:marTop w:val="0"/>
                  <w:marBottom w:val="0"/>
                  <w:divBdr>
                    <w:top w:val="none" w:sz="0" w:space="0" w:color="auto"/>
                    <w:left w:val="none" w:sz="0" w:space="0" w:color="auto"/>
                    <w:bottom w:val="none" w:sz="0" w:space="0" w:color="auto"/>
                    <w:right w:val="none" w:sz="0" w:space="0" w:color="auto"/>
                  </w:divBdr>
                </w:div>
              </w:divsChild>
            </w:div>
            <w:div w:id="1543637606">
              <w:marLeft w:val="0"/>
              <w:marRight w:val="0"/>
              <w:marTop w:val="0"/>
              <w:marBottom w:val="0"/>
              <w:divBdr>
                <w:top w:val="none" w:sz="0" w:space="0" w:color="auto"/>
                <w:left w:val="none" w:sz="0" w:space="0" w:color="auto"/>
                <w:bottom w:val="none" w:sz="0" w:space="0" w:color="auto"/>
                <w:right w:val="none" w:sz="0" w:space="0" w:color="auto"/>
              </w:divBdr>
              <w:divsChild>
                <w:div w:id="1663923357">
                  <w:marLeft w:val="360"/>
                  <w:marRight w:val="96"/>
                  <w:marTop w:val="0"/>
                  <w:marBottom w:val="0"/>
                  <w:divBdr>
                    <w:top w:val="none" w:sz="0" w:space="0" w:color="auto"/>
                    <w:left w:val="none" w:sz="0" w:space="0" w:color="auto"/>
                    <w:bottom w:val="none" w:sz="0" w:space="0" w:color="auto"/>
                    <w:right w:val="none" w:sz="0" w:space="0" w:color="auto"/>
                  </w:divBdr>
                </w:div>
              </w:divsChild>
            </w:div>
            <w:div w:id="1654790821">
              <w:marLeft w:val="0"/>
              <w:marRight w:val="0"/>
              <w:marTop w:val="0"/>
              <w:marBottom w:val="0"/>
              <w:divBdr>
                <w:top w:val="none" w:sz="0" w:space="0" w:color="auto"/>
                <w:left w:val="none" w:sz="0" w:space="0" w:color="auto"/>
                <w:bottom w:val="none" w:sz="0" w:space="0" w:color="auto"/>
                <w:right w:val="none" w:sz="0" w:space="0" w:color="auto"/>
              </w:divBdr>
              <w:divsChild>
                <w:div w:id="99381565">
                  <w:marLeft w:val="360"/>
                  <w:marRight w:val="96"/>
                  <w:marTop w:val="0"/>
                  <w:marBottom w:val="0"/>
                  <w:divBdr>
                    <w:top w:val="none" w:sz="0" w:space="0" w:color="auto"/>
                    <w:left w:val="none" w:sz="0" w:space="0" w:color="auto"/>
                    <w:bottom w:val="none" w:sz="0" w:space="0" w:color="auto"/>
                    <w:right w:val="none" w:sz="0" w:space="0" w:color="auto"/>
                  </w:divBdr>
                </w:div>
              </w:divsChild>
            </w:div>
            <w:div w:id="1159150723">
              <w:marLeft w:val="0"/>
              <w:marRight w:val="0"/>
              <w:marTop w:val="0"/>
              <w:marBottom w:val="0"/>
              <w:divBdr>
                <w:top w:val="none" w:sz="0" w:space="0" w:color="auto"/>
                <w:left w:val="none" w:sz="0" w:space="0" w:color="auto"/>
                <w:bottom w:val="none" w:sz="0" w:space="0" w:color="auto"/>
                <w:right w:val="none" w:sz="0" w:space="0" w:color="auto"/>
              </w:divBdr>
              <w:divsChild>
                <w:div w:id="799568208">
                  <w:marLeft w:val="360"/>
                  <w:marRight w:val="96"/>
                  <w:marTop w:val="0"/>
                  <w:marBottom w:val="0"/>
                  <w:divBdr>
                    <w:top w:val="none" w:sz="0" w:space="0" w:color="auto"/>
                    <w:left w:val="none" w:sz="0" w:space="0" w:color="auto"/>
                    <w:bottom w:val="none" w:sz="0" w:space="0" w:color="auto"/>
                    <w:right w:val="none" w:sz="0" w:space="0" w:color="auto"/>
                  </w:divBdr>
                </w:div>
              </w:divsChild>
            </w:div>
            <w:div w:id="1046371210">
              <w:marLeft w:val="0"/>
              <w:marRight w:val="0"/>
              <w:marTop w:val="0"/>
              <w:marBottom w:val="0"/>
              <w:divBdr>
                <w:top w:val="none" w:sz="0" w:space="0" w:color="auto"/>
                <w:left w:val="none" w:sz="0" w:space="0" w:color="auto"/>
                <w:bottom w:val="none" w:sz="0" w:space="0" w:color="auto"/>
                <w:right w:val="none" w:sz="0" w:space="0" w:color="auto"/>
              </w:divBdr>
              <w:divsChild>
                <w:div w:id="232349177">
                  <w:marLeft w:val="360"/>
                  <w:marRight w:val="96"/>
                  <w:marTop w:val="0"/>
                  <w:marBottom w:val="0"/>
                  <w:divBdr>
                    <w:top w:val="none" w:sz="0" w:space="0" w:color="auto"/>
                    <w:left w:val="none" w:sz="0" w:space="0" w:color="auto"/>
                    <w:bottom w:val="none" w:sz="0" w:space="0" w:color="auto"/>
                    <w:right w:val="none" w:sz="0" w:space="0" w:color="auto"/>
                  </w:divBdr>
                </w:div>
              </w:divsChild>
            </w:div>
            <w:div w:id="1961915971">
              <w:marLeft w:val="0"/>
              <w:marRight w:val="0"/>
              <w:marTop w:val="0"/>
              <w:marBottom w:val="0"/>
              <w:divBdr>
                <w:top w:val="none" w:sz="0" w:space="0" w:color="auto"/>
                <w:left w:val="none" w:sz="0" w:space="0" w:color="auto"/>
                <w:bottom w:val="none" w:sz="0" w:space="0" w:color="auto"/>
                <w:right w:val="none" w:sz="0" w:space="0" w:color="auto"/>
              </w:divBdr>
              <w:divsChild>
                <w:div w:id="1441296758">
                  <w:marLeft w:val="360"/>
                  <w:marRight w:val="96"/>
                  <w:marTop w:val="0"/>
                  <w:marBottom w:val="0"/>
                  <w:divBdr>
                    <w:top w:val="none" w:sz="0" w:space="0" w:color="auto"/>
                    <w:left w:val="none" w:sz="0" w:space="0" w:color="auto"/>
                    <w:bottom w:val="none" w:sz="0" w:space="0" w:color="auto"/>
                    <w:right w:val="none" w:sz="0" w:space="0" w:color="auto"/>
                  </w:divBdr>
                </w:div>
              </w:divsChild>
            </w:div>
            <w:div w:id="429471701">
              <w:marLeft w:val="0"/>
              <w:marRight w:val="0"/>
              <w:marTop w:val="0"/>
              <w:marBottom w:val="0"/>
              <w:divBdr>
                <w:top w:val="none" w:sz="0" w:space="0" w:color="auto"/>
                <w:left w:val="none" w:sz="0" w:space="0" w:color="auto"/>
                <w:bottom w:val="none" w:sz="0" w:space="0" w:color="auto"/>
                <w:right w:val="none" w:sz="0" w:space="0" w:color="auto"/>
              </w:divBdr>
              <w:divsChild>
                <w:div w:id="271404745">
                  <w:marLeft w:val="360"/>
                  <w:marRight w:val="96"/>
                  <w:marTop w:val="0"/>
                  <w:marBottom w:val="0"/>
                  <w:divBdr>
                    <w:top w:val="none" w:sz="0" w:space="0" w:color="auto"/>
                    <w:left w:val="none" w:sz="0" w:space="0" w:color="auto"/>
                    <w:bottom w:val="none" w:sz="0" w:space="0" w:color="auto"/>
                    <w:right w:val="none" w:sz="0" w:space="0" w:color="auto"/>
                  </w:divBdr>
                </w:div>
              </w:divsChild>
            </w:div>
            <w:div w:id="82533055">
              <w:marLeft w:val="0"/>
              <w:marRight w:val="0"/>
              <w:marTop w:val="0"/>
              <w:marBottom w:val="0"/>
              <w:divBdr>
                <w:top w:val="none" w:sz="0" w:space="0" w:color="auto"/>
                <w:left w:val="none" w:sz="0" w:space="0" w:color="auto"/>
                <w:bottom w:val="none" w:sz="0" w:space="0" w:color="auto"/>
                <w:right w:val="none" w:sz="0" w:space="0" w:color="auto"/>
              </w:divBdr>
              <w:divsChild>
                <w:div w:id="253439213">
                  <w:marLeft w:val="360"/>
                  <w:marRight w:val="96"/>
                  <w:marTop w:val="0"/>
                  <w:marBottom w:val="0"/>
                  <w:divBdr>
                    <w:top w:val="none" w:sz="0" w:space="0" w:color="auto"/>
                    <w:left w:val="none" w:sz="0" w:space="0" w:color="auto"/>
                    <w:bottom w:val="none" w:sz="0" w:space="0" w:color="auto"/>
                    <w:right w:val="none" w:sz="0" w:space="0" w:color="auto"/>
                  </w:divBdr>
                </w:div>
              </w:divsChild>
            </w:div>
            <w:div w:id="544104101">
              <w:marLeft w:val="0"/>
              <w:marRight w:val="0"/>
              <w:marTop w:val="0"/>
              <w:marBottom w:val="0"/>
              <w:divBdr>
                <w:top w:val="none" w:sz="0" w:space="0" w:color="auto"/>
                <w:left w:val="none" w:sz="0" w:space="0" w:color="auto"/>
                <w:bottom w:val="none" w:sz="0" w:space="0" w:color="auto"/>
                <w:right w:val="none" w:sz="0" w:space="0" w:color="auto"/>
              </w:divBdr>
              <w:divsChild>
                <w:div w:id="2117021119">
                  <w:marLeft w:val="360"/>
                  <w:marRight w:val="96"/>
                  <w:marTop w:val="0"/>
                  <w:marBottom w:val="0"/>
                  <w:divBdr>
                    <w:top w:val="none" w:sz="0" w:space="0" w:color="auto"/>
                    <w:left w:val="none" w:sz="0" w:space="0" w:color="auto"/>
                    <w:bottom w:val="none" w:sz="0" w:space="0" w:color="auto"/>
                    <w:right w:val="none" w:sz="0" w:space="0" w:color="auto"/>
                  </w:divBdr>
                </w:div>
              </w:divsChild>
            </w:div>
            <w:div w:id="559361850">
              <w:marLeft w:val="0"/>
              <w:marRight w:val="0"/>
              <w:marTop w:val="0"/>
              <w:marBottom w:val="0"/>
              <w:divBdr>
                <w:top w:val="none" w:sz="0" w:space="0" w:color="auto"/>
                <w:left w:val="none" w:sz="0" w:space="0" w:color="auto"/>
                <w:bottom w:val="none" w:sz="0" w:space="0" w:color="auto"/>
                <w:right w:val="none" w:sz="0" w:space="0" w:color="auto"/>
              </w:divBdr>
              <w:divsChild>
                <w:div w:id="346714404">
                  <w:marLeft w:val="360"/>
                  <w:marRight w:val="96"/>
                  <w:marTop w:val="0"/>
                  <w:marBottom w:val="0"/>
                  <w:divBdr>
                    <w:top w:val="none" w:sz="0" w:space="0" w:color="auto"/>
                    <w:left w:val="none" w:sz="0" w:space="0" w:color="auto"/>
                    <w:bottom w:val="none" w:sz="0" w:space="0" w:color="auto"/>
                    <w:right w:val="none" w:sz="0" w:space="0" w:color="auto"/>
                  </w:divBdr>
                </w:div>
              </w:divsChild>
            </w:div>
            <w:div w:id="1696493273">
              <w:marLeft w:val="0"/>
              <w:marRight w:val="0"/>
              <w:marTop w:val="0"/>
              <w:marBottom w:val="0"/>
              <w:divBdr>
                <w:top w:val="none" w:sz="0" w:space="0" w:color="auto"/>
                <w:left w:val="none" w:sz="0" w:space="0" w:color="auto"/>
                <w:bottom w:val="none" w:sz="0" w:space="0" w:color="auto"/>
                <w:right w:val="none" w:sz="0" w:space="0" w:color="auto"/>
              </w:divBdr>
              <w:divsChild>
                <w:div w:id="1404571425">
                  <w:marLeft w:val="360"/>
                  <w:marRight w:val="96"/>
                  <w:marTop w:val="0"/>
                  <w:marBottom w:val="0"/>
                  <w:divBdr>
                    <w:top w:val="none" w:sz="0" w:space="0" w:color="auto"/>
                    <w:left w:val="none" w:sz="0" w:space="0" w:color="auto"/>
                    <w:bottom w:val="none" w:sz="0" w:space="0" w:color="auto"/>
                    <w:right w:val="none" w:sz="0" w:space="0" w:color="auto"/>
                  </w:divBdr>
                </w:div>
              </w:divsChild>
            </w:div>
            <w:div w:id="398132182">
              <w:marLeft w:val="0"/>
              <w:marRight w:val="0"/>
              <w:marTop w:val="0"/>
              <w:marBottom w:val="0"/>
              <w:divBdr>
                <w:top w:val="none" w:sz="0" w:space="0" w:color="auto"/>
                <w:left w:val="none" w:sz="0" w:space="0" w:color="auto"/>
                <w:bottom w:val="none" w:sz="0" w:space="0" w:color="auto"/>
                <w:right w:val="none" w:sz="0" w:space="0" w:color="auto"/>
              </w:divBdr>
              <w:divsChild>
                <w:div w:id="645401047">
                  <w:marLeft w:val="360"/>
                  <w:marRight w:val="96"/>
                  <w:marTop w:val="0"/>
                  <w:marBottom w:val="0"/>
                  <w:divBdr>
                    <w:top w:val="none" w:sz="0" w:space="0" w:color="auto"/>
                    <w:left w:val="none" w:sz="0" w:space="0" w:color="auto"/>
                    <w:bottom w:val="none" w:sz="0" w:space="0" w:color="auto"/>
                    <w:right w:val="none" w:sz="0" w:space="0" w:color="auto"/>
                  </w:divBdr>
                </w:div>
              </w:divsChild>
            </w:div>
            <w:div w:id="627320320">
              <w:marLeft w:val="0"/>
              <w:marRight w:val="0"/>
              <w:marTop w:val="0"/>
              <w:marBottom w:val="0"/>
              <w:divBdr>
                <w:top w:val="none" w:sz="0" w:space="0" w:color="auto"/>
                <w:left w:val="none" w:sz="0" w:space="0" w:color="auto"/>
                <w:bottom w:val="none" w:sz="0" w:space="0" w:color="auto"/>
                <w:right w:val="none" w:sz="0" w:space="0" w:color="auto"/>
              </w:divBdr>
              <w:divsChild>
                <w:div w:id="827281351">
                  <w:marLeft w:val="360"/>
                  <w:marRight w:val="96"/>
                  <w:marTop w:val="0"/>
                  <w:marBottom w:val="0"/>
                  <w:divBdr>
                    <w:top w:val="none" w:sz="0" w:space="0" w:color="auto"/>
                    <w:left w:val="none" w:sz="0" w:space="0" w:color="auto"/>
                    <w:bottom w:val="none" w:sz="0" w:space="0" w:color="auto"/>
                    <w:right w:val="none" w:sz="0" w:space="0" w:color="auto"/>
                  </w:divBdr>
                </w:div>
              </w:divsChild>
            </w:div>
            <w:div w:id="1035085667">
              <w:marLeft w:val="0"/>
              <w:marRight w:val="0"/>
              <w:marTop w:val="0"/>
              <w:marBottom w:val="0"/>
              <w:divBdr>
                <w:top w:val="none" w:sz="0" w:space="0" w:color="auto"/>
                <w:left w:val="none" w:sz="0" w:space="0" w:color="auto"/>
                <w:bottom w:val="none" w:sz="0" w:space="0" w:color="auto"/>
                <w:right w:val="none" w:sz="0" w:space="0" w:color="auto"/>
              </w:divBdr>
              <w:divsChild>
                <w:div w:id="1710450540">
                  <w:marLeft w:val="360"/>
                  <w:marRight w:val="96"/>
                  <w:marTop w:val="0"/>
                  <w:marBottom w:val="0"/>
                  <w:divBdr>
                    <w:top w:val="none" w:sz="0" w:space="0" w:color="auto"/>
                    <w:left w:val="none" w:sz="0" w:space="0" w:color="auto"/>
                    <w:bottom w:val="none" w:sz="0" w:space="0" w:color="auto"/>
                    <w:right w:val="none" w:sz="0" w:space="0" w:color="auto"/>
                  </w:divBdr>
                </w:div>
              </w:divsChild>
            </w:div>
            <w:div w:id="544951732">
              <w:marLeft w:val="0"/>
              <w:marRight w:val="0"/>
              <w:marTop w:val="0"/>
              <w:marBottom w:val="0"/>
              <w:divBdr>
                <w:top w:val="none" w:sz="0" w:space="0" w:color="auto"/>
                <w:left w:val="none" w:sz="0" w:space="0" w:color="auto"/>
                <w:bottom w:val="none" w:sz="0" w:space="0" w:color="auto"/>
                <w:right w:val="none" w:sz="0" w:space="0" w:color="auto"/>
              </w:divBdr>
              <w:divsChild>
                <w:div w:id="605306965">
                  <w:marLeft w:val="360"/>
                  <w:marRight w:val="96"/>
                  <w:marTop w:val="0"/>
                  <w:marBottom w:val="0"/>
                  <w:divBdr>
                    <w:top w:val="none" w:sz="0" w:space="0" w:color="auto"/>
                    <w:left w:val="none" w:sz="0" w:space="0" w:color="auto"/>
                    <w:bottom w:val="none" w:sz="0" w:space="0" w:color="auto"/>
                    <w:right w:val="none" w:sz="0" w:space="0" w:color="auto"/>
                  </w:divBdr>
                </w:div>
              </w:divsChild>
            </w:div>
            <w:div w:id="191577996">
              <w:marLeft w:val="0"/>
              <w:marRight w:val="0"/>
              <w:marTop w:val="0"/>
              <w:marBottom w:val="0"/>
              <w:divBdr>
                <w:top w:val="none" w:sz="0" w:space="0" w:color="auto"/>
                <w:left w:val="none" w:sz="0" w:space="0" w:color="auto"/>
                <w:bottom w:val="none" w:sz="0" w:space="0" w:color="auto"/>
                <w:right w:val="none" w:sz="0" w:space="0" w:color="auto"/>
              </w:divBdr>
              <w:divsChild>
                <w:div w:id="493107835">
                  <w:marLeft w:val="360"/>
                  <w:marRight w:val="96"/>
                  <w:marTop w:val="0"/>
                  <w:marBottom w:val="0"/>
                  <w:divBdr>
                    <w:top w:val="none" w:sz="0" w:space="0" w:color="auto"/>
                    <w:left w:val="none" w:sz="0" w:space="0" w:color="auto"/>
                    <w:bottom w:val="none" w:sz="0" w:space="0" w:color="auto"/>
                    <w:right w:val="none" w:sz="0" w:space="0" w:color="auto"/>
                  </w:divBdr>
                </w:div>
              </w:divsChild>
            </w:div>
            <w:div w:id="709962860">
              <w:marLeft w:val="0"/>
              <w:marRight w:val="0"/>
              <w:marTop w:val="0"/>
              <w:marBottom w:val="0"/>
              <w:divBdr>
                <w:top w:val="none" w:sz="0" w:space="0" w:color="auto"/>
                <w:left w:val="none" w:sz="0" w:space="0" w:color="auto"/>
                <w:bottom w:val="none" w:sz="0" w:space="0" w:color="auto"/>
                <w:right w:val="none" w:sz="0" w:space="0" w:color="auto"/>
              </w:divBdr>
              <w:divsChild>
                <w:div w:id="1984970357">
                  <w:marLeft w:val="360"/>
                  <w:marRight w:val="96"/>
                  <w:marTop w:val="0"/>
                  <w:marBottom w:val="0"/>
                  <w:divBdr>
                    <w:top w:val="none" w:sz="0" w:space="0" w:color="auto"/>
                    <w:left w:val="none" w:sz="0" w:space="0" w:color="auto"/>
                    <w:bottom w:val="none" w:sz="0" w:space="0" w:color="auto"/>
                    <w:right w:val="none" w:sz="0" w:space="0" w:color="auto"/>
                  </w:divBdr>
                </w:div>
              </w:divsChild>
            </w:div>
            <w:div w:id="2090812818">
              <w:marLeft w:val="0"/>
              <w:marRight w:val="0"/>
              <w:marTop w:val="0"/>
              <w:marBottom w:val="0"/>
              <w:divBdr>
                <w:top w:val="none" w:sz="0" w:space="0" w:color="auto"/>
                <w:left w:val="none" w:sz="0" w:space="0" w:color="auto"/>
                <w:bottom w:val="none" w:sz="0" w:space="0" w:color="auto"/>
                <w:right w:val="none" w:sz="0" w:space="0" w:color="auto"/>
              </w:divBdr>
              <w:divsChild>
                <w:div w:id="900290376">
                  <w:marLeft w:val="360"/>
                  <w:marRight w:val="96"/>
                  <w:marTop w:val="0"/>
                  <w:marBottom w:val="0"/>
                  <w:divBdr>
                    <w:top w:val="none" w:sz="0" w:space="0" w:color="auto"/>
                    <w:left w:val="none" w:sz="0" w:space="0" w:color="auto"/>
                    <w:bottom w:val="none" w:sz="0" w:space="0" w:color="auto"/>
                    <w:right w:val="none" w:sz="0" w:space="0" w:color="auto"/>
                  </w:divBdr>
                </w:div>
              </w:divsChild>
            </w:div>
            <w:div w:id="1802071544">
              <w:marLeft w:val="0"/>
              <w:marRight w:val="0"/>
              <w:marTop w:val="0"/>
              <w:marBottom w:val="0"/>
              <w:divBdr>
                <w:top w:val="none" w:sz="0" w:space="0" w:color="auto"/>
                <w:left w:val="none" w:sz="0" w:space="0" w:color="auto"/>
                <w:bottom w:val="none" w:sz="0" w:space="0" w:color="auto"/>
                <w:right w:val="none" w:sz="0" w:space="0" w:color="auto"/>
              </w:divBdr>
              <w:divsChild>
                <w:div w:id="35010920">
                  <w:marLeft w:val="360"/>
                  <w:marRight w:val="96"/>
                  <w:marTop w:val="0"/>
                  <w:marBottom w:val="0"/>
                  <w:divBdr>
                    <w:top w:val="none" w:sz="0" w:space="0" w:color="auto"/>
                    <w:left w:val="none" w:sz="0" w:space="0" w:color="auto"/>
                    <w:bottom w:val="none" w:sz="0" w:space="0" w:color="auto"/>
                    <w:right w:val="none" w:sz="0" w:space="0" w:color="auto"/>
                  </w:divBdr>
                </w:div>
              </w:divsChild>
            </w:div>
            <w:div w:id="1108505206">
              <w:marLeft w:val="0"/>
              <w:marRight w:val="0"/>
              <w:marTop w:val="0"/>
              <w:marBottom w:val="0"/>
              <w:divBdr>
                <w:top w:val="none" w:sz="0" w:space="0" w:color="auto"/>
                <w:left w:val="none" w:sz="0" w:space="0" w:color="auto"/>
                <w:bottom w:val="none" w:sz="0" w:space="0" w:color="auto"/>
                <w:right w:val="none" w:sz="0" w:space="0" w:color="auto"/>
              </w:divBdr>
              <w:divsChild>
                <w:div w:id="2044162708">
                  <w:marLeft w:val="360"/>
                  <w:marRight w:val="96"/>
                  <w:marTop w:val="0"/>
                  <w:marBottom w:val="0"/>
                  <w:divBdr>
                    <w:top w:val="none" w:sz="0" w:space="0" w:color="auto"/>
                    <w:left w:val="none" w:sz="0" w:space="0" w:color="auto"/>
                    <w:bottom w:val="none" w:sz="0" w:space="0" w:color="auto"/>
                    <w:right w:val="none" w:sz="0" w:space="0" w:color="auto"/>
                  </w:divBdr>
                </w:div>
              </w:divsChild>
            </w:div>
            <w:div w:id="440153004">
              <w:marLeft w:val="0"/>
              <w:marRight w:val="0"/>
              <w:marTop w:val="0"/>
              <w:marBottom w:val="0"/>
              <w:divBdr>
                <w:top w:val="none" w:sz="0" w:space="0" w:color="auto"/>
                <w:left w:val="none" w:sz="0" w:space="0" w:color="auto"/>
                <w:bottom w:val="none" w:sz="0" w:space="0" w:color="auto"/>
                <w:right w:val="none" w:sz="0" w:space="0" w:color="auto"/>
              </w:divBdr>
              <w:divsChild>
                <w:div w:id="1303850184">
                  <w:marLeft w:val="360"/>
                  <w:marRight w:val="96"/>
                  <w:marTop w:val="0"/>
                  <w:marBottom w:val="0"/>
                  <w:divBdr>
                    <w:top w:val="none" w:sz="0" w:space="0" w:color="auto"/>
                    <w:left w:val="none" w:sz="0" w:space="0" w:color="auto"/>
                    <w:bottom w:val="none" w:sz="0" w:space="0" w:color="auto"/>
                    <w:right w:val="none" w:sz="0" w:space="0" w:color="auto"/>
                  </w:divBdr>
                </w:div>
              </w:divsChild>
            </w:div>
            <w:div w:id="983239436">
              <w:marLeft w:val="0"/>
              <w:marRight w:val="0"/>
              <w:marTop w:val="0"/>
              <w:marBottom w:val="0"/>
              <w:divBdr>
                <w:top w:val="none" w:sz="0" w:space="0" w:color="auto"/>
                <w:left w:val="none" w:sz="0" w:space="0" w:color="auto"/>
                <w:bottom w:val="none" w:sz="0" w:space="0" w:color="auto"/>
                <w:right w:val="none" w:sz="0" w:space="0" w:color="auto"/>
              </w:divBdr>
              <w:divsChild>
                <w:div w:id="1653216089">
                  <w:marLeft w:val="360"/>
                  <w:marRight w:val="96"/>
                  <w:marTop w:val="0"/>
                  <w:marBottom w:val="0"/>
                  <w:divBdr>
                    <w:top w:val="none" w:sz="0" w:space="0" w:color="auto"/>
                    <w:left w:val="none" w:sz="0" w:space="0" w:color="auto"/>
                    <w:bottom w:val="none" w:sz="0" w:space="0" w:color="auto"/>
                    <w:right w:val="none" w:sz="0" w:space="0" w:color="auto"/>
                  </w:divBdr>
                </w:div>
              </w:divsChild>
            </w:div>
            <w:div w:id="413817805">
              <w:marLeft w:val="0"/>
              <w:marRight w:val="0"/>
              <w:marTop w:val="0"/>
              <w:marBottom w:val="0"/>
              <w:divBdr>
                <w:top w:val="none" w:sz="0" w:space="0" w:color="auto"/>
                <w:left w:val="none" w:sz="0" w:space="0" w:color="auto"/>
                <w:bottom w:val="none" w:sz="0" w:space="0" w:color="auto"/>
                <w:right w:val="none" w:sz="0" w:space="0" w:color="auto"/>
              </w:divBdr>
              <w:divsChild>
                <w:div w:id="1328482232">
                  <w:marLeft w:val="360"/>
                  <w:marRight w:val="96"/>
                  <w:marTop w:val="0"/>
                  <w:marBottom w:val="0"/>
                  <w:divBdr>
                    <w:top w:val="none" w:sz="0" w:space="0" w:color="auto"/>
                    <w:left w:val="none" w:sz="0" w:space="0" w:color="auto"/>
                    <w:bottom w:val="none" w:sz="0" w:space="0" w:color="auto"/>
                    <w:right w:val="none" w:sz="0" w:space="0" w:color="auto"/>
                  </w:divBdr>
                </w:div>
              </w:divsChild>
            </w:div>
            <w:div w:id="1743988972">
              <w:marLeft w:val="0"/>
              <w:marRight w:val="0"/>
              <w:marTop w:val="0"/>
              <w:marBottom w:val="0"/>
              <w:divBdr>
                <w:top w:val="none" w:sz="0" w:space="0" w:color="auto"/>
                <w:left w:val="none" w:sz="0" w:space="0" w:color="auto"/>
                <w:bottom w:val="none" w:sz="0" w:space="0" w:color="auto"/>
                <w:right w:val="none" w:sz="0" w:space="0" w:color="auto"/>
              </w:divBdr>
              <w:divsChild>
                <w:div w:id="1492451494">
                  <w:marLeft w:val="360"/>
                  <w:marRight w:val="96"/>
                  <w:marTop w:val="0"/>
                  <w:marBottom w:val="0"/>
                  <w:divBdr>
                    <w:top w:val="none" w:sz="0" w:space="0" w:color="auto"/>
                    <w:left w:val="none" w:sz="0" w:space="0" w:color="auto"/>
                    <w:bottom w:val="none" w:sz="0" w:space="0" w:color="auto"/>
                    <w:right w:val="none" w:sz="0" w:space="0" w:color="auto"/>
                  </w:divBdr>
                </w:div>
              </w:divsChild>
            </w:div>
            <w:div w:id="1579554184">
              <w:marLeft w:val="0"/>
              <w:marRight w:val="0"/>
              <w:marTop w:val="0"/>
              <w:marBottom w:val="0"/>
              <w:divBdr>
                <w:top w:val="none" w:sz="0" w:space="0" w:color="auto"/>
                <w:left w:val="none" w:sz="0" w:space="0" w:color="auto"/>
                <w:bottom w:val="none" w:sz="0" w:space="0" w:color="auto"/>
                <w:right w:val="none" w:sz="0" w:space="0" w:color="auto"/>
              </w:divBdr>
              <w:divsChild>
                <w:div w:id="2119643035">
                  <w:marLeft w:val="360"/>
                  <w:marRight w:val="96"/>
                  <w:marTop w:val="0"/>
                  <w:marBottom w:val="0"/>
                  <w:divBdr>
                    <w:top w:val="none" w:sz="0" w:space="0" w:color="auto"/>
                    <w:left w:val="none" w:sz="0" w:space="0" w:color="auto"/>
                    <w:bottom w:val="none" w:sz="0" w:space="0" w:color="auto"/>
                    <w:right w:val="none" w:sz="0" w:space="0" w:color="auto"/>
                  </w:divBdr>
                </w:div>
              </w:divsChild>
            </w:div>
            <w:div w:id="1040206356">
              <w:marLeft w:val="0"/>
              <w:marRight w:val="0"/>
              <w:marTop w:val="0"/>
              <w:marBottom w:val="0"/>
              <w:divBdr>
                <w:top w:val="none" w:sz="0" w:space="0" w:color="auto"/>
                <w:left w:val="none" w:sz="0" w:space="0" w:color="auto"/>
                <w:bottom w:val="none" w:sz="0" w:space="0" w:color="auto"/>
                <w:right w:val="none" w:sz="0" w:space="0" w:color="auto"/>
              </w:divBdr>
              <w:divsChild>
                <w:div w:id="46684251">
                  <w:marLeft w:val="360"/>
                  <w:marRight w:val="96"/>
                  <w:marTop w:val="0"/>
                  <w:marBottom w:val="0"/>
                  <w:divBdr>
                    <w:top w:val="none" w:sz="0" w:space="0" w:color="auto"/>
                    <w:left w:val="none" w:sz="0" w:space="0" w:color="auto"/>
                    <w:bottom w:val="none" w:sz="0" w:space="0" w:color="auto"/>
                    <w:right w:val="none" w:sz="0" w:space="0" w:color="auto"/>
                  </w:divBdr>
                </w:div>
              </w:divsChild>
            </w:div>
            <w:div w:id="1184173438">
              <w:marLeft w:val="0"/>
              <w:marRight w:val="0"/>
              <w:marTop w:val="0"/>
              <w:marBottom w:val="0"/>
              <w:divBdr>
                <w:top w:val="none" w:sz="0" w:space="0" w:color="auto"/>
                <w:left w:val="none" w:sz="0" w:space="0" w:color="auto"/>
                <w:bottom w:val="none" w:sz="0" w:space="0" w:color="auto"/>
                <w:right w:val="none" w:sz="0" w:space="0" w:color="auto"/>
              </w:divBdr>
              <w:divsChild>
                <w:div w:id="161118522">
                  <w:marLeft w:val="360"/>
                  <w:marRight w:val="96"/>
                  <w:marTop w:val="0"/>
                  <w:marBottom w:val="0"/>
                  <w:divBdr>
                    <w:top w:val="none" w:sz="0" w:space="0" w:color="auto"/>
                    <w:left w:val="none" w:sz="0" w:space="0" w:color="auto"/>
                    <w:bottom w:val="none" w:sz="0" w:space="0" w:color="auto"/>
                    <w:right w:val="none" w:sz="0" w:space="0" w:color="auto"/>
                  </w:divBdr>
                </w:div>
              </w:divsChild>
            </w:div>
            <w:div w:id="560096622">
              <w:marLeft w:val="0"/>
              <w:marRight w:val="0"/>
              <w:marTop w:val="0"/>
              <w:marBottom w:val="0"/>
              <w:divBdr>
                <w:top w:val="none" w:sz="0" w:space="0" w:color="auto"/>
                <w:left w:val="none" w:sz="0" w:space="0" w:color="auto"/>
                <w:bottom w:val="none" w:sz="0" w:space="0" w:color="auto"/>
                <w:right w:val="none" w:sz="0" w:space="0" w:color="auto"/>
              </w:divBdr>
              <w:divsChild>
                <w:div w:id="338892636">
                  <w:marLeft w:val="360"/>
                  <w:marRight w:val="96"/>
                  <w:marTop w:val="0"/>
                  <w:marBottom w:val="0"/>
                  <w:divBdr>
                    <w:top w:val="none" w:sz="0" w:space="0" w:color="auto"/>
                    <w:left w:val="none" w:sz="0" w:space="0" w:color="auto"/>
                    <w:bottom w:val="none" w:sz="0" w:space="0" w:color="auto"/>
                    <w:right w:val="none" w:sz="0" w:space="0" w:color="auto"/>
                  </w:divBdr>
                </w:div>
              </w:divsChild>
            </w:div>
            <w:div w:id="1958440655">
              <w:marLeft w:val="0"/>
              <w:marRight w:val="0"/>
              <w:marTop w:val="0"/>
              <w:marBottom w:val="0"/>
              <w:divBdr>
                <w:top w:val="none" w:sz="0" w:space="0" w:color="auto"/>
                <w:left w:val="none" w:sz="0" w:space="0" w:color="auto"/>
                <w:bottom w:val="none" w:sz="0" w:space="0" w:color="auto"/>
                <w:right w:val="none" w:sz="0" w:space="0" w:color="auto"/>
              </w:divBdr>
              <w:divsChild>
                <w:div w:id="1523475870">
                  <w:marLeft w:val="360"/>
                  <w:marRight w:val="96"/>
                  <w:marTop w:val="0"/>
                  <w:marBottom w:val="0"/>
                  <w:divBdr>
                    <w:top w:val="none" w:sz="0" w:space="0" w:color="auto"/>
                    <w:left w:val="none" w:sz="0" w:space="0" w:color="auto"/>
                    <w:bottom w:val="none" w:sz="0" w:space="0" w:color="auto"/>
                    <w:right w:val="none" w:sz="0" w:space="0" w:color="auto"/>
                  </w:divBdr>
                </w:div>
              </w:divsChild>
            </w:div>
            <w:div w:id="321660608">
              <w:marLeft w:val="0"/>
              <w:marRight w:val="0"/>
              <w:marTop w:val="0"/>
              <w:marBottom w:val="0"/>
              <w:divBdr>
                <w:top w:val="none" w:sz="0" w:space="0" w:color="auto"/>
                <w:left w:val="none" w:sz="0" w:space="0" w:color="auto"/>
                <w:bottom w:val="none" w:sz="0" w:space="0" w:color="auto"/>
                <w:right w:val="none" w:sz="0" w:space="0" w:color="auto"/>
              </w:divBdr>
              <w:divsChild>
                <w:div w:id="443114450">
                  <w:marLeft w:val="360"/>
                  <w:marRight w:val="96"/>
                  <w:marTop w:val="0"/>
                  <w:marBottom w:val="0"/>
                  <w:divBdr>
                    <w:top w:val="none" w:sz="0" w:space="0" w:color="auto"/>
                    <w:left w:val="none" w:sz="0" w:space="0" w:color="auto"/>
                    <w:bottom w:val="none" w:sz="0" w:space="0" w:color="auto"/>
                    <w:right w:val="none" w:sz="0" w:space="0" w:color="auto"/>
                  </w:divBdr>
                </w:div>
              </w:divsChild>
            </w:div>
            <w:div w:id="1346176064">
              <w:marLeft w:val="0"/>
              <w:marRight w:val="0"/>
              <w:marTop w:val="0"/>
              <w:marBottom w:val="0"/>
              <w:divBdr>
                <w:top w:val="none" w:sz="0" w:space="0" w:color="auto"/>
                <w:left w:val="none" w:sz="0" w:space="0" w:color="auto"/>
                <w:bottom w:val="none" w:sz="0" w:space="0" w:color="auto"/>
                <w:right w:val="none" w:sz="0" w:space="0" w:color="auto"/>
              </w:divBdr>
              <w:divsChild>
                <w:div w:id="585958395">
                  <w:marLeft w:val="360"/>
                  <w:marRight w:val="96"/>
                  <w:marTop w:val="0"/>
                  <w:marBottom w:val="0"/>
                  <w:divBdr>
                    <w:top w:val="none" w:sz="0" w:space="0" w:color="auto"/>
                    <w:left w:val="none" w:sz="0" w:space="0" w:color="auto"/>
                    <w:bottom w:val="none" w:sz="0" w:space="0" w:color="auto"/>
                    <w:right w:val="none" w:sz="0" w:space="0" w:color="auto"/>
                  </w:divBdr>
                </w:div>
              </w:divsChild>
            </w:div>
            <w:div w:id="1507357719">
              <w:marLeft w:val="0"/>
              <w:marRight w:val="0"/>
              <w:marTop w:val="0"/>
              <w:marBottom w:val="0"/>
              <w:divBdr>
                <w:top w:val="none" w:sz="0" w:space="0" w:color="auto"/>
                <w:left w:val="none" w:sz="0" w:space="0" w:color="auto"/>
                <w:bottom w:val="none" w:sz="0" w:space="0" w:color="auto"/>
                <w:right w:val="none" w:sz="0" w:space="0" w:color="auto"/>
              </w:divBdr>
              <w:divsChild>
                <w:div w:id="173308956">
                  <w:marLeft w:val="360"/>
                  <w:marRight w:val="96"/>
                  <w:marTop w:val="0"/>
                  <w:marBottom w:val="0"/>
                  <w:divBdr>
                    <w:top w:val="none" w:sz="0" w:space="0" w:color="auto"/>
                    <w:left w:val="none" w:sz="0" w:space="0" w:color="auto"/>
                    <w:bottom w:val="none" w:sz="0" w:space="0" w:color="auto"/>
                    <w:right w:val="none" w:sz="0" w:space="0" w:color="auto"/>
                  </w:divBdr>
                </w:div>
              </w:divsChild>
            </w:div>
            <w:div w:id="1789423003">
              <w:marLeft w:val="0"/>
              <w:marRight w:val="0"/>
              <w:marTop w:val="0"/>
              <w:marBottom w:val="0"/>
              <w:divBdr>
                <w:top w:val="none" w:sz="0" w:space="0" w:color="auto"/>
                <w:left w:val="none" w:sz="0" w:space="0" w:color="auto"/>
                <w:bottom w:val="none" w:sz="0" w:space="0" w:color="auto"/>
                <w:right w:val="none" w:sz="0" w:space="0" w:color="auto"/>
              </w:divBdr>
              <w:divsChild>
                <w:div w:id="1224560792">
                  <w:marLeft w:val="360"/>
                  <w:marRight w:val="96"/>
                  <w:marTop w:val="0"/>
                  <w:marBottom w:val="0"/>
                  <w:divBdr>
                    <w:top w:val="none" w:sz="0" w:space="0" w:color="auto"/>
                    <w:left w:val="none" w:sz="0" w:space="0" w:color="auto"/>
                    <w:bottom w:val="none" w:sz="0" w:space="0" w:color="auto"/>
                    <w:right w:val="none" w:sz="0" w:space="0" w:color="auto"/>
                  </w:divBdr>
                </w:div>
              </w:divsChild>
            </w:div>
            <w:div w:id="417483327">
              <w:marLeft w:val="0"/>
              <w:marRight w:val="0"/>
              <w:marTop w:val="0"/>
              <w:marBottom w:val="0"/>
              <w:divBdr>
                <w:top w:val="none" w:sz="0" w:space="0" w:color="auto"/>
                <w:left w:val="none" w:sz="0" w:space="0" w:color="auto"/>
                <w:bottom w:val="none" w:sz="0" w:space="0" w:color="auto"/>
                <w:right w:val="none" w:sz="0" w:space="0" w:color="auto"/>
              </w:divBdr>
              <w:divsChild>
                <w:div w:id="1918709160">
                  <w:marLeft w:val="360"/>
                  <w:marRight w:val="96"/>
                  <w:marTop w:val="0"/>
                  <w:marBottom w:val="0"/>
                  <w:divBdr>
                    <w:top w:val="none" w:sz="0" w:space="0" w:color="auto"/>
                    <w:left w:val="none" w:sz="0" w:space="0" w:color="auto"/>
                    <w:bottom w:val="none" w:sz="0" w:space="0" w:color="auto"/>
                    <w:right w:val="none" w:sz="0" w:space="0" w:color="auto"/>
                  </w:divBdr>
                </w:div>
              </w:divsChild>
            </w:div>
            <w:div w:id="815146818">
              <w:marLeft w:val="0"/>
              <w:marRight w:val="0"/>
              <w:marTop w:val="0"/>
              <w:marBottom w:val="0"/>
              <w:divBdr>
                <w:top w:val="none" w:sz="0" w:space="0" w:color="auto"/>
                <w:left w:val="none" w:sz="0" w:space="0" w:color="auto"/>
                <w:bottom w:val="none" w:sz="0" w:space="0" w:color="auto"/>
                <w:right w:val="none" w:sz="0" w:space="0" w:color="auto"/>
              </w:divBdr>
              <w:divsChild>
                <w:div w:id="1746607394">
                  <w:marLeft w:val="360"/>
                  <w:marRight w:val="96"/>
                  <w:marTop w:val="0"/>
                  <w:marBottom w:val="0"/>
                  <w:divBdr>
                    <w:top w:val="none" w:sz="0" w:space="0" w:color="auto"/>
                    <w:left w:val="none" w:sz="0" w:space="0" w:color="auto"/>
                    <w:bottom w:val="none" w:sz="0" w:space="0" w:color="auto"/>
                    <w:right w:val="none" w:sz="0" w:space="0" w:color="auto"/>
                  </w:divBdr>
                </w:div>
              </w:divsChild>
            </w:div>
            <w:div w:id="1284262303">
              <w:marLeft w:val="0"/>
              <w:marRight w:val="0"/>
              <w:marTop w:val="0"/>
              <w:marBottom w:val="0"/>
              <w:divBdr>
                <w:top w:val="none" w:sz="0" w:space="0" w:color="auto"/>
                <w:left w:val="none" w:sz="0" w:space="0" w:color="auto"/>
                <w:bottom w:val="none" w:sz="0" w:space="0" w:color="auto"/>
                <w:right w:val="none" w:sz="0" w:space="0" w:color="auto"/>
              </w:divBdr>
              <w:divsChild>
                <w:div w:id="854268428">
                  <w:marLeft w:val="360"/>
                  <w:marRight w:val="96"/>
                  <w:marTop w:val="0"/>
                  <w:marBottom w:val="0"/>
                  <w:divBdr>
                    <w:top w:val="none" w:sz="0" w:space="0" w:color="auto"/>
                    <w:left w:val="none" w:sz="0" w:space="0" w:color="auto"/>
                    <w:bottom w:val="none" w:sz="0" w:space="0" w:color="auto"/>
                    <w:right w:val="none" w:sz="0" w:space="0" w:color="auto"/>
                  </w:divBdr>
                </w:div>
              </w:divsChild>
            </w:div>
            <w:div w:id="2007897308">
              <w:marLeft w:val="0"/>
              <w:marRight w:val="0"/>
              <w:marTop w:val="0"/>
              <w:marBottom w:val="0"/>
              <w:divBdr>
                <w:top w:val="none" w:sz="0" w:space="0" w:color="auto"/>
                <w:left w:val="none" w:sz="0" w:space="0" w:color="auto"/>
                <w:bottom w:val="none" w:sz="0" w:space="0" w:color="auto"/>
                <w:right w:val="none" w:sz="0" w:space="0" w:color="auto"/>
              </w:divBdr>
              <w:divsChild>
                <w:div w:id="1781220253">
                  <w:marLeft w:val="360"/>
                  <w:marRight w:val="96"/>
                  <w:marTop w:val="0"/>
                  <w:marBottom w:val="0"/>
                  <w:divBdr>
                    <w:top w:val="none" w:sz="0" w:space="0" w:color="auto"/>
                    <w:left w:val="none" w:sz="0" w:space="0" w:color="auto"/>
                    <w:bottom w:val="none" w:sz="0" w:space="0" w:color="auto"/>
                    <w:right w:val="none" w:sz="0" w:space="0" w:color="auto"/>
                  </w:divBdr>
                </w:div>
              </w:divsChild>
            </w:div>
            <w:div w:id="1864584821">
              <w:marLeft w:val="0"/>
              <w:marRight w:val="0"/>
              <w:marTop w:val="0"/>
              <w:marBottom w:val="0"/>
              <w:divBdr>
                <w:top w:val="none" w:sz="0" w:space="0" w:color="auto"/>
                <w:left w:val="none" w:sz="0" w:space="0" w:color="auto"/>
                <w:bottom w:val="none" w:sz="0" w:space="0" w:color="auto"/>
                <w:right w:val="none" w:sz="0" w:space="0" w:color="auto"/>
              </w:divBdr>
              <w:divsChild>
                <w:div w:id="1465349351">
                  <w:marLeft w:val="360"/>
                  <w:marRight w:val="96"/>
                  <w:marTop w:val="0"/>
                  <w:marBottom w:val="0"/>
                  <w:divBdr>
                    <w:top w:val="none" w:sz="0" w:space="0" w:color="auto"/>
                    <w:left w:val="none" w:sz="0" w:space="0" w:color="auto"/>
                    <w:bottom w:val="none" w:sz="0" w:space="0" w:color="auto"/>
                    <w:right w:val="none" w:sz="0" w:space="0" w:color="auto"/>
                  </w:divBdr>
                </w:div>
              </w:divsChild>
            </w:div>
            <w:div w:id="1801536250">
              <w:marLeft w:val="0"/>
              <w:marRight w:val="0"/>
              <w:marTop w:val="0"/>
              <w:marBottom w:val="0"/>
              <w:divBdr>
                <w:top w:val="none" w:sz="0" w:space="0" w:color="auto"/>
                <w:left w:val="none" w:sz="0" w:space="0" w:color="auto"/>
                <w:bottom w:val="none" w:sz="0" w:space="0" w:color="auto"/>
                <w:right w:val="none" w:sz="0" w:space="0" w:color="auto"/>
              </w:divBdr>
              <w:divsChild>
                <w:div w:id="1874029351">
                  <w:marLeft w:val="360"/>
                  <w:marRight w:val="96"/>
                  <w:marTop w:val="0"/>
                  <w:marBottom w:val="0"/>
                  <w:divBdr>
                    <w:top w:val="none" w:sz="0" w:space="0" w:color="auto"/>
                    <w:left w:val="none" w:sz="0" w:space="0" w:color="auto"/>
                    <w:bottom w:val="none" w:sz="0" w:space="0" w:color="auto"/>
                    <w:right w:val="none" w:sz="0" w:space="0" w:color="auto"/>
                  </w:divBdr>
                </w:div>
              </w:divsChild>
            </w:div>
            <w:div w:id="311257087">
              <w:marLeft w:val="0"/>
              <w:marRight w:val="0"/>
              <w:marTop w:val="0"/>
              <w:marBottom w:val="0"/>
              <w:divBdr>
                <w:top w:val="none" w:sz="0" w:space="0" w:color="auto"/>
                <w:left w:val="none" w:sz="0" w:space="0" w:color="auto"/>
                <w:bottom w:val="none" w:sz="0" w:space="0" w:color="auto"/>
                <w:right w:val="none" w:sz="0" w:space="0" w:color="auto"/>
              </w:divBdr>
              <w:divsChild>
                <w:div w:id="20968957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4166203">
      <w:bodyDiv w:val="1"/>
      <w:marLeft w:val="0"/>
      <w:marRight w:val="0"/>
      <w:marTop w:val="0"/>
      <w:marBottom w:val="0"/>
      <w:divBdr>
        <w:top w:val="none" w:sz="0" w:space="0" w:color="auto"/>
        <w:left w:val="none" w:sz="0" w:space="0" w:color="auto"/>
        <w:bottom w:val="none" w:sz="0" w:space="0" w:color="auto"/>
        <w:right w:val="none" w:sz="0" w:space="0" w:color="auto"/>
      </w:divBdr>
      <w:divsChild>
        <w:div w:id="251940802">
          <w:marLeft w:val="0"/>
          <w:marRight w:val="0"/>
          <w:marTop w:val="0"/>
          <w:marBottom w:val="0"/>
          <w:divBdr>
            <w:top w:val="none" w:sz="0" w:space="0" w:color="auto"/>
            <w:left w:val="none" w:sz="0" w:space="0" w:color="auto"/>
            <w:bottom w:val="none" w:sz="0" w:space="0" w:color="auto"/>
            <w:right w:val="none" w:sz="0" w:space="0" w:color="auto"/>
          </w:divBdr>
          <w:divsChild>
            <w:div w:id="228537388">
              <w:marLeft w:val="0"/>
              <w:marRight w:val="0"/>
              <w:marTop w:val="0"/>
              <w:marBottom w:val="0"/>
              <w:divBdr>
                <w:top w:val="none" w:sz="0" w:space="0" w:color="auto"/>
                <w:left w:val="none" w:sz="0" w:space="0" w:color="auto"/>
                <w:bottom w:val="none" w:sz="0" w:space="0" w:color="auto"/>
                <w:right w:val="none" w:sz="0" w:space="0" w:color="auto"/>
              </w:divBdr>
              <w:divsChild>
                <w:div w:id="3072504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2656195">
      <w:bodyDiv w:val="1"/>
      <w:marLeft w:val="0"/>
      <w:marRight w:val="0"/>
      <w:marTop w:val="0"/>
      <w:marBottom w:val="0"/>
      <w:divBdr>
        <w:top w:val="none" w:sz="0" w:space="0" w:color="auto"/>
        <w:left w:val="none" w:sz="0" w:space="0" w:color="auto"/>
        <w:bottom w:val="none" w:sz="0" w:space="0" w:color="auto"/>
        <w:right w:val="none" w:sz="0" w:space="0" w:color="auto"/>
      </w:divBdr>
    </w:div>
    <w:div w:id="2092658959">
      <w:bodyDiv w:val="1"/>
      <w:marLeft w:val="0"/>
      <w:marRight w:val="0"/>
      <w:marTop w:val="0"/>
      <w:marBottom w:val="0"/>
      <w:divBdr>
        <w:top w:val="none" w:sz="0" w:space="0" w:color="auto"/>
        <w:left w:val="none" w:sz="0" w:space="0" w:color="auto"/>
        <w:bottom w:val="none" w:sz="0" w:space="0" w:color="auto"/>
        <w:right w:val="none" w:sz="0" w:space="0" w:color="auto"/>
      </w:divBdr>
    </w:div>
    <w:div w:id="210661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r14</b:Tag>
    <b:SourceType>Report</b:SourceType>
    <b:Guid>{DCED574C-DF05-4A5A-81CD-458CFA05E8E6}</b:Guid>
    <b:Author>
      <b:Author>
        <b:NameList>
          <b:Person>
            <b:Last>Morgan</b:Last>
            <b:First>Phil</b:First>
          </b:Person>
        </b:NameList>
      </b:Author>
    </b:Author>
    <b:Title>Assessing the acoustic durability of noise barriers on NRA road networks</b:Title>
    <b:Year>2014</b:Year>
    <b:RefOrder>1</b:RefOrder>
  </b:Source>
</b:Sources>
</file>

<file path=customXml/itemProps1.xml><?xml version="1.0" encoding="utf-8"?>
<ds:datastoreItem xmlns:ds="http://schemas.openxmlformats.org/officeDocument/2006/customXml" ds:itemID="{1784C4B1-A2C8-4804-A352-12663AB29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58</Words>
  <Characters>22420</Characters>
  <Application>Microsoft Office Word</Application>
  <DocSecurity>0</DocSecurity>
  <Lines>186</Lines>
  <Paragraphs>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Wien - Campusversion</Company>
  <LinksUpToDate>false</LinksUpToDate>
  <CharactersWithSpaces>2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terseer</dc:creator>
  <cp:lastModifiedBy>ezsice</cp:lastModifiedBy>
  <cp:revision>11</cp:revision>
  <cp:lastPrinted>2016-02-22T09:09:00Z</cp:lastPrinted>
  <dcterms:created xsi:type="dcterms:W3CDTF">2020-05-23T08:29:00Z</dcterms:created>
  <dcterms:modified xsi:type="dcterms:W3CDTF">2020-06-25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1c47bb6-1022-34b1-8b41-544001e3dcce</vt:lpwstr>
  </property>
</Properties>
</file>